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5F4673" w14:textId="77777777" w:rsidR="0060729A" w:rsidRDefault="00000000">
      <w:pPr>
        <w:pStyle w:val="Titre"/>
      </w:pPr>
      <w:bookmarkStart w:id="0" w:name="_Toc338746587"/>
      <w:bookmarkStart w:id="1" w:name="_Toc174895827"/>
      <w:bookmarkStart w:id="2" w:name="_Toc175334395"/>
      <w:r>
        <w:rPr>
          <w:noProof/>
        </w:rPr>
        <w:drawing>
          <wp:anchor distT="0" distB="0" distL="114300" distR="114300" simplePos="0" relativeHeight="3" behindDoc="0" locked="0" layoutInCell="0" allowOverlap="1" wp14:anchorId="3A7B6309" wp14:editId="2A9328E9">
            <wp:simplePos x="0" y="0"/>
            <wp:positionH relativeFrom="column">
              <wp:posOffset>-410845</wp:posOffset>
            </wp:positionH>
            <wp:positionV relativeFrom="page">
              <wp:posOffset>644525</wp:posOffset>
            </wp:positionV>
            <wp:extent cx="1955165" cy="709295"/>
            <wp:effectExtent l="0" t="0" r="0" b="0"/>
            <wp:wrapTopAndBottom/>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11"/>
                    <a:stretch>
                      <a:fillRect/>
                    </a:stretch>
                  </pic:blipFill>
                  <pic:spPr bwMode="auto">
                    <a:xfrm>
                      <a:off x="0" y="0"/>
                      <a:ext cx="1955165" cy="709295"/>
                    </a:xfrm>
                    <a:prstGeom prst="rect">
                      <a:avLst/>
                    </a:prstGeom>
                  </pic:spPr>
                </pic:pic>
              </a:graphicData>
            </a:graphic>
          </wp:anchor>
        </w:drawing>
      </w:r>
      <w:r>
        <w:t xml:space="preserve"> </w:t>
      </w:r>
      <w:bookmarkStart w:id="3" w:name="_Toc338746588"/>
      <w:bookmarkEnd w:id="0"/>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bookmarkEnd w:id="1"/>
      <w:bookmarkEnd w:id="2"/>
      <w:bookmarkEnd w:id="3"/>
    </w:p>
    <w:p w14:paraId="6C1E75AD" w14:textId="77777777" w:rsidR="0060729A" w:rsidRDefault="0060729A">
      <w:pPr>
        <w:pStyle w:val="Corpsdetexte"/>
      </w:pPr>
    </w:p>
    <w:p w14:paraId="67956E1F" w14:textId="77777777" w:rsidR="0060729A" w:rsidRDefault="00000000">
      <w:pPr>
        <w:pStyle w:val="pagedetitre-centrgras"/>
      </w:pPr>
      <w:r>
        <w:t xml:space="preserve">Travail de Bachelor réalisé en vue de l’obtention du Bachelor HES </w:t>
      </w:r>
    </w:p>
    <w:p w14:paraId="6AAE9A43" w14:textId="77777777" w:rsidR="0060729A" w:rsidRDefault="00000000">
      <w:pPr>
        <w:pStyle w:val="pagedetitre-centr"/>
      </w:pPr>
      <w:r>
        <w:t>par :</w:t>
      </w:r>
    </w:p>
    <w:p w14:paraId="4760F7F9" w14:textId="77777777" w:rsidR="0060729A" w:rsidRDefault="00000000">
      <w:pPr>
        <w:pStyle w:val="pagedetitre-centrgras"/>
      </w:pPr>
      <w:r>
        <w:t>Enzo Jolidon Marte</w:t>
      </w:r>
    </w:p>
    <w:p w14:paraId="6E15DA0E" w14:textId="77777777" w:rsidR="0060729A" w:rsidRDefault="0060729A">
      <w:pPr>
        <w:pStyle w:val="Corpsdetexte"/>
      </w:pPr>
    </w:p>
    <w:p w14:paraId="575B39AE" w14:textId="77777777" w:rsidR="0060729A" w:rsidRDefault="00000000">
      <w:pPr>
        <w:pStyle w:val="pagedetitre-centr"/>
      </w:pPr>
      <w:r>
        <w:t>Conseiller au travail de Bachelor :</w:t>
      </w:r>
    </w:p>
    <w:p w14:paraId="61C0A5F2" w14:textId="77777777" w:rsidR="0060729A" w:rsidRDefault="00000000">
      <w:pPr>
        <w:pStyle w:val="pagedetitre-centrgras"/>
      </w:pPr>
      <w:r>
        <w:t>James Keller</w:t>
      </w:r>
    </w:p>
    <w:p w14:paraId="36AB17AC" w14:textId="77777777" w:rsidR="0060729A" w:rsidRDefault="0060729A">
      <w:pPr>
        <w:pStyle w:val="pagedetitre-centrgras"/>
      </w:pPr>
    </w:p>
    <w:p w14:paraId="5CB7E465" w14:textId="77777777" w:rsidR="0060729A" w:rsidRDefault="0060729A">
      <w:pPr>
        <w:pStyle w:val="pagedetitre-centrgras"/>
      </w:pPr>
    </w:p>
    <w:p w14:paraId="15C1D867" w14:textId="77777777" w:rsidR="0060729A" w:rsidRDefault="00000000">
      <w:pPr>
        <w:pStyle w:val="pagedetitre-centrgras"/>
      </w:pPr>
      <w:r>
        <w:t>Genève, le 26 août 2024</w:t>
      </w:r>
    </w:p>
    <w:p w14:paraId="48979580" w14:textId="77777777" w:rsidR="0060729A" w:rsidRDefault="00000000">
      <w:pPr>
        <w:pStyle w:val="pagedetitre-centrgras"/>
      </w:pPr>
      <w:r>
        <w:t>Haute École de Gestion de Genève (HEG-GE)</w:t>
      </w:r>
    </w:p>
    <w:p w14:paraId="7A4F1E2C" w14:textId="77777777" w:rsidR="0060729A" w:rsidRDefault="00000000">
      <w:pPr>
        <w:pStyle w:val="pagedetitre-centrgras"/>
        <w:sectPr w:rsidR="0060729A">
          <w:pgSz w:w="11906" w:h="16838"/>
          <w:pgMar w:top="1418" w:right="1418" w:bottom="1418" w:left="1985" w:header="0" w:footer="0" w:gutter="0"/>
          <w:cols w:space="720"/>
          <w:formProt w:val="0"/>
          <w:docGrid w:linePitch="360"/>
        </w:sectPr>
      </w:pPr>
      <w:r>
        <w:rPr>
          <w:noProof/>
        </w:rPr>
        <w:drawing>
          <wp:anchor distT="0" distB="0" distL="0" distR="0" simplePos="0" relativeHeight="2" behindDoc="0" locked="0" layoutInCell="0" allowOverlap="1" wp14:anchorId="6A9547E9" wp14:editId="7BF4AA9B">
            <wp:simplePos x="0" y="0"/>
            <wp:positionH relativeFrom="margin">
              <wp:posOffset>3907790</wp:posOffset>
            </wp:positionH>
            <wp:positionV relativeFrom="margin">
              <wp:posOffset>8676640</wp:posOffset>
            </wp:positionV>
            <wp:extent cx="1688465" cy="485775"/>
            <wp:effectExtent l="0" t="0" r="0"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12"/>
                    <a:stretch>
                      <a:fillRect/>
                    </a:stretch>
                  </pic:blipFill>
                  <pic:spPr bwMode="auto">
                    <a:xfrm>
                      <a:off x="0" y="0"/>
                      <a:ext cx="1688465" cy="485775"/>
                    </a:xfrm>
                    <a:prstGeom prst="rect">
                      <a:avLst/>
                    </a:prstGeom>
                  </pic:spPr>
                </pic:pic>
              </a:graphicData>
            </a:graphic>
          </wp:anchor>
        </w:drawing>
      </w:r>
      <w:r>
        <w:t>Filière Informatique de Gestion</w:t>
      </w:r>
    </w:p>
    <w:p w14:paraId="4845738C" w14:textId="77777777" w:rsidR="0060729A" w:rsidRDefault="00000000">
      <w:pPr>
        <w:pStyle w:val="titrenonnumrotcentr"/>
      </w:pPr>
      <w:bookmarkStart w:id="4" w:name="_Toc338746589"/>
      <w:bookmarkStart w:id="5" w:name="_Toc175334396"/>
      <w:r>
        <w:lastRenderedPageBreak/>
        <w:t>Déclaration</w:t>
      </w:r>
      <w:bookmarkEnd w:id="4"/>
      <w:bookmarkEnd w:id="5"/>
    </w:p>
    <w:p w14:paraId="2B6E9B8D" w14:textId="77777777" w:rsidR="0060729A" w:rsidRDefault="00000000">
      <w:pPr>
        <w:pStyle w:val="Corpsdetexte"/>
      </w:pPr>
      <w:r>
        <w:t>Ce travail de Bachelor est réalisé dans le cadre de l’examen final de la Haute école de gestion de Genève, en vue de l’obtention du titre Bachelor of Science HES-SO en Informatique de gestion.</w:t>
      </w:r>
    </w:p>
    <w:p w14:paraId="4D5233F5" w14:textId="77777777" w:rsidR="0060729A" w:rsidRDefault="00000000">
      <w:pPr>
        <w:pStyle w:val="Textebrut"/>
        <w:spacing w:line="360" w:lineRule="auto"/>
        <w:jc w:val="both"/>
      </w:pPr>
      <w:r>
        <w:rPr>
          <w:rFonts w:ascii="Arial" w:hAnsi="Arial" w:cs="Times New Roman"/>
          <w:szCs w:val="22"/>
        </w:rPr>
        <w:t>L’étudiant a envoyé ce document par email à l'adresse remise par son directeur de mémoire afin qu’il l’analyse à l’aide du logiciel de détection de plagiat COMPILATIO.</w:t>
      </w:r>
    </w:p>
    <w:p w14:paraId="65A01FA2" w14:textId="77777777" w:rsidR="0060729A" w:rsidRDefault="00000000">
      <w:pPr>
        <w:pStyle w:val="Corpsdetexte"/>
      </w:pPr>
      <w:r>
        <w:t xml:space="preserve">L’étudiant accepte, le cas échéant, la clause de confidentialité. L'utilisation des conclusions et recommandations formulées dans le travail de Bachelor, sans préjuger de leur valeur, n'engage ni la responsabilité de l'auteur, ni celle du conseiller au travail de Bachelor, du juré et de la HEG. </w:t>
      </w:r>
    </w:p>
    <w:p w14:paraId="4AEA7DB1" w14:textId="77777777" w:rsidR="0060729A" w:rsidRDefault="0060729A">
      <w:pPr>
        <w:pStyle w:val="Corpsdetexte"/>
      </w:pPr>
    </w:p>
    <w:p w14:paraId="20E4C219" w14:textId="77777777" w:rsidR="0060729A" w:rsidRDefault="00000000">
      <w:pPr>
        <w:pStyle w:val="Corpsdetexte"/>
      </w:pPr>
      <w:r>
        <w:t>« J’atteste avoir réalisé seul le présent travail, sans avoir utilisé des sources autres que celles citées dans la bibliographie. »</w:t>
      </w:r>
    </w:p>
    <w:p w14:paraId="02F707E9" w14:textId="77777777" w:rsidR="0060729A" w:rsidRDefault="0060729A">
      <w:pPr>
        <w:pStyle w:val="Corpsdetexte"/>
      </w:pPr>
    </w:p>
    <w:p w14:paraId="59F72C6A" w14:textId="77777777" w:rsidR="0060729A" w:rsidRDefault="0060729A">
      <w:pPr>
        <w:pStyle w:val="Corpsdetexte"/>
      </w:pPr>
    </w:p>
    <w:p w14:paraId="7A6FD63E" w14:textId="77777777" w:rsidR="0060729A" w:rsidRDefault="0060729A">
      <w:pPr>
        <w:pStyle w:val="Corpsdetexte"/>
      </w:pPr>
    </w:p>
    <w:p w14:paraId="2F7B0368" w14:textId="77777777" w:rsidR="0060729A" w:rsidRDefault="00000000">
      <w:pPr>
        <w:pStyle w:val="Corpsdetexte"/>
        <w:tabs>
          <w:tab w:val="left" w:pos="4820"/>
        </w:tabs>
        <w:jc w:val="right"/>
      </w:pPr>
      <w:r>
        <w:tab/>
        <w:t xml:space="preserve">Fait à Genève le 26 août 2024 </w:t>
      </w:r>
    </w:p>
    <w:p w14:paraId="1D3E826D" w14:textId="77777777" w:rsidR="0060729A" w:rsidRDefault="00000000">
      <w:pPr>
        <w:pStyle w:val="Corpsdetexte"/>
        <w:tabs>
          <w:tab w:val="left" w:pos="4820"/>
        </w:tabs>
        <w:jc w:val="right"/>
      </w:pPr>
      <w:r>
        <w:tab/>
        <w:t>Enzo Jolidon Marte</w:t>
      </w:r>
    </w:p>
    <w:p w14:paraId="021E5AAE" w14:textId="77777777" w:rsidR="0060729A" w:rsidRDefault="00000000">
      <w:pPr>
        <w:pStyle w:val="Corpsdetexte"/>
        <w:tabs>
          <w:tab w:val="left" w:pos="4820"/>
        </w:tabs>
      </w:pPr>
      <w:r>
        <w:tab/>
        <w:t>&lt; Signez la déclaration ici &gt;</w:t>
      </w:r>
    </w:p>
    <w:p w14:paraId="618978D6" w14:textId="77777777" w:rsidR="0060729A" w:rsidRDefault="0060729A">
      <w:pPr>
        <w:pStyle w:val="Corpsdetexte"/>
      </w:pPr>
    </w:p>
    <w:p w14:paraId="71ED895A" w14:textId="77777777" w:rsidR="0060729A" w:rsidRDefault="00000000">
      <w:pPr>
        <w:pStyle w:val="Corpsdetexte"/>
      </w:pPr>
      <w:r>
        <w:br w:type="page"/>
      </w:r>
    </w:p>
    <w:p w14:paraId="40BB29D9" w14:textId="77777777" w:rsidR="0060729A" w:rsidRDefault="00000000">
      <w:pPr>
        <w:pStyle w:val="titrenonnumrotcentr"/>
      </w:pPr>
      <w:bookmarkStart w:id="6" w:name="_Toc338746590"/>
      <w:bookmarkStart w:id="7" w:name="_Toc175334397"/>
      <w:r>
        <w:lastRenderedPageBreak/>
        <w:t>Remerciements</w:t>
      </w:r>
      <w:bookmarkEnd w:id="6"/>
      <w:bookmarkEnd w:id="7"/>
    </w:p>
    <w:p w14:paraId="45DE58FF" w14:textId="6B557D93" w:rsidR="00136D88" w:rsidRDefault="00136D88" w:rsidP="00136D88">
      <w:pPr>
        <w:pStyle w:val="Corpsdetexte"/>
      </w:pPr>
      <w:r w:rsidRPr="00136D88">
        <w:t>Pour commencer, je tiens à remercier tout particulièrement M. Antoine Barone ainsi que M. Matteo S</w:t>
      </w:r>
      <w:r w:rsidR="00FD30A2">
        <w:t>c</w:t>
      </w:r>
      <w:r w:rsidRPr="00136D88">
        <w:t xml:space="preserve">hudel, qui ont été les </w:t>
      </w:r>
      <w:r w:rsidR="0015674A">
        <w:t>mandants</w:t>
      </w:r>
      <w:r w:rsidRPr="00136D88">
        <w:t xml:space="preserve"> de cette application, pour leur disponibilité ainsi que leur soutien et leur idée qui m’ont permis de réaliser ce travail et sans qui tout cela n’aurait pas été possible</w:t>
      </w:r>
      <w:r>
        <w:t>.</w:t>
      </w:r>
    </w:p>
    <w:p w14:paraId="5847810A" w14:textId="77777777" w:rsidR="00136D88" w:rsidRDefault="00136D88" w:rsidP="00136D88">
      <w:pPr>
        <w:pStyle w:val="Corpsdetexte"/>
      </w:pPr>
      <w:r>
        <w:t xml:space="preserve">Un grand merci à l’équipe de développement de E-xpert Solutions SA, qui même sans le savoir, m’ont aidé dans le développement de cette application de </w:t>
      </w:r>
      <w:r w:rsidRPr="0062098C">
        <w:t>par</w:t>
      </w:r>
      <w:r>
        <w:t xml:space="preserve"> les compétences que j’ai acquises et que je continuerais d’acquérir.</w:t>
      </w:r>
    </w:p>
    <w:p w14:paraId="202F42C9" w14:textId="246E9690" w:rsidR="00DE7F1A" w:rsidRDefault="00DE7F1A" w:rsidP="00136D88">
      <w:pPr>
        <w:pStyle w:val="Corpsdetexte"/>
      </w:pPr>
      <w:r>
        <w:t>Mes remerciements vont également à Mme Iris Hughes, sans qui je n’aurais pas pu rendre un travail aussi qualitatif que celui-ci. Elle m’aura permis de prendre du recul sur certain</w:t>
      </w:r>
      <w:r w:rsidR="001150C1">
        <w:t>s</w:t>
      </w:r>
      <w:r>
        <w:t xml:space="preserve"> aspect</w:t>
      </w:r>
      <w:r w:rsidR="001150C1">
        <w:t>s</w:t>
      </w:r>
      <w:r>
        <w:t xml:space="preserve"> technique</w:t>
      </w:r>
      <w:r w:rsidR="001150C1">
        <w:t>s</w:t>
      </w:r>
      <w:r>
        <w:t xml:space="preserve"> du document.</w:t>
      </w:r>
    </w:p>
    <w:p w14:paraId="18686113" w14:textId="77777777" w:rsidR="00136D88" w:rsidRDefault="00136D88" w:rsidP="00136D88">
      <w:pPr>
        <w:pStyle w:val="Corpsdetexte"/>
      </w:pPr>
      <w:r>
        <w:t>Je remercie également M. James Keller pour l’intérêt qu’il a témoigné à mon sujet et pour son encouragement qui m’a poussé à aller plus loin que mes idées.</w:t>
      </w:r>
    </w:p>
    <w:p w14:paraId="4AD7114C" w14:textId="675A001E" w:rsidR="0060729A" w:rsidRPr="00136D88" w:rsidRDefault="00136D88" w:rsidP="00136D88">
      <w:pPr>
        <w:pStyle w:val="Corpsdetexte"/>
      </w:pPr>
      <w:r>
        <w:t>Enfin, mille merci à toutes les personnes qui m’ont apporté du soutien tout au long de mon travail</w:t>
      </w:r>
      <w:r w:rsidR="006F02C9">
        <w:t>, de nouvelles idées et pistes à explorer ou de leur participation de l’amélioration de ce travail.</w:t>
      </w:r>
      <w:r w:rsidRPr="00136D88">
        <w:br w:type="page"/>
      </w:r>
    </w:p>
    <w:p w14:paraId="07DDD445" w14:textId="49BF5734" w:rsidR="006F02C9" w:rsidRDefault="00000000" w:rsidP="00DE7F1A">
      <w:pPr>
        <w:pStyle w:val="titrenonnumrotcentr"/>
      </w:pPr>
      <w:bookmarkStart w:id="8" w:name="_Toc338746591"/>
      <w:bookmarkStart w:id="9" w:name="_Toc175334398"/>
      <w:r>
        <w:lastRenderedPageBreak/>
        <w:t>Résumé</w:t>
      </w:r>
      <w:bookmarkEnd w:id="8"/>
      <w:bookmarkEnd w:id="9"/>
    </w:p>
    <w:p w14:paraId="6A702537" w14:textId="41EF291A" w:rsidR="006F02C9" w:rsidRDefault="006F02C9">
      <w:pPr>
        <w:pStyle w:val="Corpsdetexte"/>
      </w:pPr>
      <w:r>
        <w:t>La gestion de session de jeu dans les jeux de rôle (JDR) peut relever de différent</w:t>
      </w:r>
      <w:r w:rsidR="00926F6B">
        <w:t>s</w:t>
      </w:r>
      <w:r>
        <w:t xml:space="preserve"> défi</w:t>
      </w:r>
      <w:r w:rsidR="00926F6B">
        <w:t>s</w:t>
      </w:r>
      <w:r>
        <w:t xml:space="preserve"> que ce soit dans la préparation ou le déroulement de ce dernier. </w:t>
      </w:r>
      <w:r w:rsidR="00926F6B">
        <w:t>À</w:t>
      </w:r>
      <w:r>
        <w:t xml:space="preserve"> commencer par l’écriture du scénario jusqu’à la fin de la session de jeu, en passant par la création de personnage, l’attribution de compétence et gestion des décors.</w:t>
      </w:r>
    </w:p>
    <w:p w14:paraId="4763386E" w14:textId="652C4C8C" w:rsidR="0060729A" w:rsidRDefault="00235E34">
      <w:pPr>
        <w:pStyle w:val="Corpsdetexte"/>
      </w:pPr>
      <w:r w:rsidRPr="00235E34">
        <w:t>Les maîtres du jeu (MJ) peuvent se heurter à diverses problématiques, qu'elles soient réflexives ou procédurales, où l'informatique pourrait sans doute alléger leur charge de travail. Ainsi, la création d'une application web moderne utilisant des technologies innovantes permettrait de gérer certains aspects d'un jeu de rôle (JDR) de manière plus efficace.</w:t>
      </w:r>
      <w:r w:rsidR="006F02C9">
        <w:br w:type="page"/>
      </w:r>
    </w:p>
    <w:p w14:paraId="4478A8B4" w14:textId="77777777" w:rsidR="0060729A" w:rsidRDefault="00000000">
      <w:pPr>
        <w:pStyle w:val="titretabledesmatires"/>
      </w:pPr>
      <w:bookmarkStart w:id="10" w:name="_Toc175334399"/>
      <w:r>
        <w:lastRenderedPageBreak/>
        <w:t>Table des matières</w:t>
      </w:r>
      <w:bookmarkEnd w:id="10"/>
    </w:p>
    <w:sdt>
      <w:sdtPr>
        <w:id w:val="1917672174"/>
        <w:docPartObj>
          <w:docPartGallery w:val="Table of Contents"/>
          <w:docPartUnique/>
        </w:docPartObj>
      </w:sdtPr>
      <w:sdtContent>
        <w:p w14:paraId="7E0F6ABC" w14:textId="6D81C7A3" w:rsidR="00975C51" w:rsidRDefault="00000000">
          <w:pPr>
            <w:pStyle w:val="TM1"/>
            <w:rPr>
              <w:rFonts w:asciiTheme="minorHAnsi" w:eastAsiaTheme="minorEastAsia" w:hAnsiTheme="minorHAnsi" w:cstheme="minorBidi"/>
              <w:b w:val="0"/>
              <w:noProof/>
              <w:kern w:val="2"/>
              <w:szCs w:val="24"/>
              <w:lang w:eastAsia="fr-CH"/>
              <w14:ligatures w14:val="standardContextual"/>
            </w:rPr>
          </w:pPr>
          <w:r>
            <w:fldChar w:fldCharType="begin"/>
          </w:r>
          <w:r>
            <w:rPr>
              <w:rStyle w:val="IndexLink"/>
              <w:webHidden/>
            </w:rPr>
            <w:instrText xml:space="preserve"> TOC \z \o "1-5" \h</w:instrText>
          </w:r>
          <w:r>
            <w:rPr>
              <w:rStyle w:val="IndexLink"/>
            </w:rPr>
            <w:fldChar w:fldCharType="separate"/>
          </w:r>
          <w:hyperlink w:anchor="_Toc175334396" w:history="1">
            <w:r w:rsidR="00975C51" w:rsidRPr="00760D88">
              <w:rPr>
                <w:rStyle w:val="Lienhypertexte"/>
                <w:noProof/>
              </w:rPr>
              <w:t>Déclaration</w:t>
            </w:r>
            <w:r w:rsidR="00975C51">
              <w:rPr>
                <w:noProof/>
                <w:webHidden/>
              </w:rPr>
              <w:tab/>
            </w:r>
            <w:r w:rsidR="00975C51">
              <w:rPr>
                <w:noProof/>
                <w:webHidden/>
              </w:rPr>
              <w:fldChar w:fldCharType="begin"/>
            </w:r>
            <w:r w:rsidR="00975C51">
              <w:rPr>
                <w:noProof/>
                <w:webHidden/>
              </w:rPr>
              <w:instrText xml:space="preserve"> PAGEREF _Toc175334396 \h </w:instrText>
            </w:r>
            <w:r w:rsidR="00975C51">
              <w:rPr>
                <w:noProof/>
                <w:webHidden/>
              </w:rPr>
            </w:r>
            <w:r w:rsidR="00975C51">
              <w:rPr>
                <w:noProof/>
                <w:webHidden/>
              </w:rPr>
              <w:fldChar w:fldCharType="separate"/>
            </w:r>
            <w:r w:rsidR="00975C51">
              <w:rPr>
                <w:noProof/>
                <w:webHidden/>
              </w:rPr>
              <w:t>i</w:t>
            </w:r>
            <w:r w:rsidR="00975C51">
              <w:rPr>
                <w:noProof/>
                <w:webHidden/>
              </w:rPr>
              <w:fldChar w:fldCharType="end"/>
            </w:r>
          </w:hyperlink>
        </w:p>
        <w:p w14:paraId="307EB4A5" w14:textId="6ED0AB95"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397" w:history="1">
            <w:r w:rsidRPr="00760D88">
              <w:rPr>
                <w:rStyle w:val="Lienhypertexte"/>
                <w:noProof/>
              </w:rPr>
              <w:t>Remerciements</w:t>
            </w:r>
            <w:r>
              <w:rPr>
                <w:noProof/>
                <w:webHidden/>
              </w:rPr>
              <w:tab/>
            </w:r>
            <w:r>
              <w:rPr>
                <w:noProof/>
                <w:webHidden/>
              </w:rPr>
              <w:fldChar w:fldCharType="begin"/>
            </w:r>
            <w:r>
              <w:rPr>
                <w:noProof/>
                <w:webHidden/>
              </w:rPr>
              <w:instrText xml:space="preserve"> PAGEREF _Toc175334397 \h </w:instrText>
            </w:r>
            <w:r>
              <w:rPr>
                <w:noProof/>
                <w:webHidden/>
              </w:rPr>
            </w:r>
            <w:r>
              <w:rPr>
                <w:noProof/>
                <w:webHidden/>
              </w:rPr>
              <w:fldChar w:fldCharType="separate"/>
            </w:r>
            <w:r>
              <w:rPr>
                <w:noProof/>
                <w:webHidden/>
              </w:rPr>
              <w:t>ii</w:t>
            </w:r>
            <w:r>
              <w:rPr>
                <w:noProof/>
                <w:webHidden/>
              </w:rPr>
              <w:fldChar w:fldCharType="end"/>
            </w:r>
          </w:hyperlink>
        </w:p>
        <w:p w14:paraId="07E4EBA5" w14:textId="2A2C8153"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398" w:history="1">
            <w:r w:rsidRPr="00760D88">
              <w:rPr>
                <w:rStyle w:val="Lienhypertexte"/>
                <w:noProof/>
              </w:rPr>
              <w:t>Résumé</w:t>
            </w:r>
            <w:r>
              <w:rPr>
                <w:noProof/>
                <w:webHidden/>
              </w:rPr>
              <w:tab/>
            </w:r>
            <w:r>
              <w:rPr>
                <w:noProof/>
                <w:webHidden/>
              </w:rPr>
              <w:fldChar w:fldCharType="begin"/>
            </w:r>
            <w:r>
              <w:rPr>
                <w:noProof/>
                <w:webHidden/>
              </w:rPr>
              <w:instrText xml:space="preserve"> PAGEREF _Toc175334398 \h </w:instrText>
            </w:r>
            <w:r>
              <w:rPr>
                <w:noProof/>
                <w:webHidden/>
              </w:rPr>
            </w:r>
            <w:r>
              <w:rPr>
                <w:noProof/>
                <w:webHidden/>
              </w:rPr>
              <w:fldChar w:fldCharType="separate"/>
            </w:r>
            <w:r>
              <w:rPr>
                <w:noProof/>
                <w:webHidden/>
              </w:rPr>
              <w:t>iii</w:t>
            </w:r>
            <w:r>
              <w:rPr>
                <w:noProof/>
                <w:webHidden/>
              </w:rPr>
              <w:fldChar w:fldCharType="end"/>
            </w:r>
          </w:hyperlink>
        </w:p>
        <w:p w14:paraId="7430DA47" w14:textId="1CC3787D"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399" w:history="1">
            <w:r w:rsidRPr="00760D88">
              <w:rPr>
                <w:rStyle w:val="Lienhypertexte"/>
                <w:noProof/>
              </w:rPr>
              <w:t>Table des matières</w:t>
            </w:r>
            <w:r>
              <w:rPr>
                <w:noProof/>
                <w:webHidden/>
              </w:rPr>
              <w:tab/>
            </w:r>
            <w:r>
              <w:rPr>
                <w:noProof/>
                <w:webHidden/>
              </w:rPr>
              <w:fldChar w:fldCharType="begin"/>
            </w:r>
            <w:r>
              <w:rPr>
                <w:noProof/>
                <w:webHidden/>
              </w:rPr>
              <w:instrText xml:space="preserve"> PAGEREF _Toc175334399 \h </w:instrText>
            </w:r>
            <w:r>
              <w:rPr>
                <w:noProof/>
                <w:webHidden/>
              </w:rPr>
            </w:r>
            <w:r>
              <w:rPr>
                <w:noProof/>
                <w:webHidden/>
              </w:rPr>
              <w:fldChar w:fldCharType="separate"/>
            </w:r>
            <w:r>
              <w:rPr>
                <w:noProof/>
                <w:webHidden/>
              </w:rPr>
              <w:t>iv</w:t>
            </w:r>
            <w:r>
              <w:rPr>
                <w:noProof/>
                <w:webHidden/>
              </w:rPr>
              <w:fldChar w:fldCharType="end"/>
            </w:r>
          </w:hyperlink>
        </w:p>
        <w:p w14:paraId="1132BE9F" w14:textId="3FC9E800"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00" w:history="1">
            <w:r w:rsidRPr="00760D88">
              <w:rPr>
                <w:rStyle w:val="Lienhypertexte"/>
                <w:noProof/>
              </w:rPr>
              <w:t>Liste des figures</w:t>
            </w:r>
            <w:r>
              <w:rPr>
                <w:noProof/>
                <w:webHidden/>
              </w:rPr>
              <w:tab/>
            </w:r>
            <w:r>
              <w:rPr>
                <w:noProof/>
                <w:webHidden/>
              </w:rPr>
              <w:fldChar w:fldCharType="begin"/>
            </w:r>
            <w:r>
              <w:rPr>
                <w:noProof/>
                <w:webHidden/>
              </w:rPr>
              <w:instrText xml:space="preserve"> PAGEREF _Toc175334400 \h </w:instrText>
            </w:r>
            <w:r>
              <w:rPr>
                <w:noProof/>
                <w:webHidden/>
              </w:rPr>
            </w:r>
            <w:r>
              <w:rPr>
                <w:noProof/>
                <w:webHidden/>
              </w:rPr>
              <w:fldChar w:fldCharType="separate"/>
            </w:r>
            <w:r>
              <w:rPr>
                <w:noProof/>
                <w:webHidden/>
              </w:rPr>
              <w:t>vi</w:t>
            </w:r>
            <w:r>
              <w:rPr>
                <w:noProof/>
                <w:webHidden/>
              </w:rPr>
              <w:fldChar w:fldCharType="end"/>
            </w:r>
          </w:hyperlink>
        </w:p>
        <w:p w14:paraId="62C791BB" w14:textId="044CC018"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01" w:history="1">
            <w:r w:rsidRPr="00760D88">
              <w:rPr>
                <w:rStyle w:val="Lienhypertexte"/>
                <w:noProof/>
              </w:rPr>
              <w:t>Glossaire des termes</w:t>
            </w:r>
            <w:r>
              <w:rPr>
                <w:noProof/>
                <w:webHidden/>
              </w:rPr>
              <w:tab/>
            </w:r>
            <w:r>
              <w:rPr>
                <w:noProof/>
                <w:webHidden/>
              </w:rPr>
              <w:fldChar w:fldCharType="begin"/>
            </w:r>
            <w:r>
              <w:rPr>
                <w:noProof/>
                <w:webHidden/>
              </w:rPr>
              <w:instrText xml:space="preserve"> PAGEREF _Toc175334401 \h </w:instrText>
            </w:r>
            <w:r>
              <w:rPr>
                <w:noProof/>
                <w:webHidden/>
              </w:rPr>
            </w:r>
            <w:r>
              <w:rPr>
                <w:noProof/>
                <w:webHidden/>
              </w:rPr>
              <w:fldChar w:fldCharType="separate"/>
            </w:r>
            <w:r>
              <w:rPr>
                <w:noProof/>
                <w:webHidden/>
              </w:rPr>
              <w:t>1</w:t>
            </w:r>
            <w:r>
              <w:rPr>
                <w:noProof/>
                <w:webHidden/>
              </w:rPr>
              <w:fldChar w:fldCharType="end"/>
            </w:r>
          </w:hyperlink>
        </w:p>
        <w:p w14:paraId="1D2EA713" w14:textId="15CB6D1C"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02" w:history="1">
            <w:r w:rsidRPr="00760D88">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Introduction</w:t>
            </w:r>
            <w:r>
              <w:rPr>
                <w:noProof/>
                <w:webHidden/>
              </w:rPr>
              <w:tab/>
            </w:r>
            <w:r>
              <w:rPr>
                <w:noProof/>
                <w:webHidden/>
              </w:rPr>
              <w:fldChar w:fldCharType="begin"/>
            </w:r>
            <w:r>
              <w:rPr>
                <w:noProof/>
                <w:webHidden/>
              </w:rPr>
              <w:instrText xml:space="preserve"> PAGEREF _Toc175334402 \h </w:instrText>
            </w:r>
            <w:r>
              <w:rPr>
                <w:noProof/>
                <w:webHidden/>
              </w:rPr>
            </w:r>
            <w:r>
              <w:rPr>
                <w:noProof/>
                <w:webHidden/>
              </w:rPr>
              <w:fldChar w:fldCharType="separate"/>
            </w:r>
            <w:r>
              <w:rPr>
                <w:noProof/>
                <w:webHidden/>
              </w:rPr>
              <w:t>2</w:t>
            </w:r>
            <w:r>
              <w:rPr>
                <w:noProof/>
                <w:webHidden/>
              </w:rPr>
              <w:fldChar w:fldCharType="end"/>
            </w:r>
          </w:hyperlink>
        </w:p>
        <w:p w14:paraId="21CC4C36" w14:textId="7506B516"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3" w:history="1">
            <w:r w:rsidRPr="00760D88">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Le jeu de rôle</w:t>
            </w:r>
            <w:r>
              <w:rPr>
                <w:noProof/>
                <w:webHidden/>
              </w:rPr>
              <w:tab/>
            </w:r>
            <w:r>
              <w:rPr>
                <w:noProof/>
                <w:webHidden/>
              </w:rPr>
              <w:fldChar w:fldCharType="begin"/>
            </w:r>
            <w:r>
              <w:rPr>
                <w:noProof/>
                <w:webHidden/>
              </w:rPr>
              <w:instrText xml:space="preserve"> PAGEREF _Toc175334403 \h </w:instrText>
            </w:r>
            <w:r>
              <w:rPr>
                <w:noProof/>
                <w:webHidden/>
              </w:rPr>
            </w:r>
            <w:r>
              <w:rPr>
                <w:noProof/>
                <w:webHidden/>
              </w:rPr>
              <w:fldChar w:fldCharType="separate"/>
            </w:r>
            <w:r>
              <w:rPr>
                <w:noProof/>
                <w:webHidden/>
              </w:rPr>
              <w:t>2</w:t>
            </w:r>
            <w:r>
              <w:rPr>
                <w:noProof/>
                <w:webHidden/>
              </w:rPr>
              <w:fldChar w:fldCharType="end"/>
            </w:r>
          </w:hyperlink>
        </w:p>
        <w:p w14:paraId="359471F5" w14:textId="7246BF71"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4" w:history="1">
            <w:r w:rsidRPr="00760D88">
              <w:rPr>
                <w:rStyle w:val="Lienhypertexte"/>
                <w:noProof/>
              </w:rPr>
              <w:t>1.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Maître du jeu</w:t>
            </w:r>
            <w:r>
              <w:rPr>
                <w:noProof/>
                <w:webHidden/>
              </w:rPr>
              <w:tab/>
            </w:r>
            <w:r>
              <w:rPr>
                <w:noProof/>
                <w:webHidden/>
              </w:rPr>
              <w:fldChar w:fldCharType="begin"/>
            </w:r>
            <w:r>
              <w:rPr>
                <w:noProof/>
                <w:webHidden/>
              </w:rPr>
              <w:instrText xml:space="preserve"> PAGEREF _Toc175334404 \h </w:instrText>
            </w:r>
            <w:r>
              <w:rPr>
                <w:noProof/>
                <w:webHidden/>
              </w:rPr>
            </w:r>
            <w:r>
              <w:rPr>
                <w:noProof/>
                <w:webHidden/>
              </w:rPr>
              <w:fldChar w:fldCharType="separate"/>
            </w:r>
            <w:r>
              <w:rPr>
                <w:noProof/>
                <w:webHidden/>
              </w:rPr>
              <w:t>2</w:t>
            </w:r>
            <w:r>
              <w:rPr>
                <w:noProof/>
                <w:webHidden/>
              </w:rPr>
              <w:fldChar w:fldCharType="end"/>
            </w:r>
          </w:hyperlink>
        </w:p>
        <w:p w14:paraId="1AE4A2A4" w14:textId="56869F5F"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5" w:history="1">
            <w:r w:rsidRPr="00760D88">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Fiche de personnage</w:t>
            </w:r>
            <w:r>
              <w:rPr>
                <w:noProof/>
                <w:webHidden/>
              </w:rPr>
              <w:tab/>
            </w:r>
            <w:r>
              <w:rPr>
                <w:noProof/>
                <w:webHidden/>
              </w:rPr>
              <w:fldChar w:fldCharType="begin"/>
            </w:r>
            <w:r>
              <w:rPr>
                <w:noProof/>
                <w:webHidden/>
              </w:rPr>
              <w:instrText xml:space="preserve"> PAGEREF _Toc175334405 \h </w:instrText>
            </w:r>
            <w:r>
              <w:rPr>
                <w:noProof/>
                <w:webHidden/>
              </w:rPr>
            </w:r>
            <w:r>
              <w:rPr>
                <w:noProof/>
                <w:webHidden/>
              </w:rPr>
              <w:fldChar w:fldCharType="separate"/>
            </w:r>
            <w:r>
              <w:rPr>
                <w:noProof/>
                <w:webHidden/>
              </w:rPr>
              <w:t>2</w:t>
            </w:r>
            <w:r>
              <w:rPr>
                <w:noProof/>
                <w:webHidden/>
              </w:rPr>
              <w:fldChar w:fldCharType="end"/>
            </w:r>
          </w:hyperlink>
        </w:p>
        <w:p w14:paraId="504030DD" w14:textId="17E6B47B"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06" w:history="1">
            <w:r w:rsidRPr="00760D88">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Etat de l’art</w:t>
            </w:r>
            <w:r>
              <w:rPr>
                <w:noProof/>
                <w:webHidden/>
              </w:rPr>
              <w:tab/>
            </w:r>
            <w:r>
              <w:rPr>
                <w:noProof/>
                <w:webHidden/>
              </w:rPr>
              <w:fldChar w:fldCharType="begin"/>
            </w:r>
            <w:r>
              <w:rPr>
                <w:noProof/>
                <w:webHidden/>
              </w:rPr>
              <w:instrText xml:space="preserve"> PAGEREF _Toc175334406 \h </w:instrText>
            </w:r>
            <w:r>
              <w:rPr>
                <w:noProof/>
                <w:webHidden/>
              </w:rPr>
            </w:r>
            <w:r>
              <w:rPr>
                <w:noProof/>
                <w:webHidden/>
              </w:rPr>
              <w:fldChar w:fldCharType="separate"/>
            </w:r>
            <w:r>
              <w:rPr>
                <w:noProof/>
                <w:webHidden/>
              </w:rPr>
              <w:t>3</w:t>
            </w:r>
            <w:r>
              <w:rPr>
                <w:noProof/>
                <w:webHidden/>
              </w:rPr>
              <w:fldChar w:fldCharType="end"/>
            </w:r>
          </w:hyperlink>
        </w:p>
        <w:p w14:paraId="499F6C78" w14:textId="4761BA9C"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7" w:history="1">
            <w:r w:rsidRPr="00760D88">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Noobliees Chronique</w:t>
            </w:r>
            <w:r>
              <w:rPr>
                <w:noProof/>
                <w:webHidden/>
              </w:rPr>
              <w:tab/>
            </w:r>
            <w:r>
              <w:rPr>
                <w:noProof/>
                <w:webHidden/>
              </w:rPr>
              <w:fldChar w:fldCharType="begin"/>
            </w:r>
            <w:r>
              <w:rPr>
                <w:noProof/>
                <w:webHidden/>
              </w:rPr>
              <w:instrText xml:space="preserve"> PAGEREF _Toc175334407 \h </w:instrText>
            </w:r>
            <w:r>
              <w:rPr>
                <w:noProof/>
                <w:webHidden/>
              </w:rPr>
            </w:r>
            <w:r>
              <w:rPr>
                <w:noProof/>
                <w:webHidden/>
              </w:rPr>
              <w:fldChar w:fldCharType="separate"/>
            </w:r>
            <w:r>
              <w:rPr>
                <w:noProof/>
                <w:webHidden/>
              </w:rPr>
              <w:t>3</w:t>
            </w:r>
            <w:r>
              <w:rPr>
                <w:noProof/>
                <w:webHidden/>
              </w:rPr>
              <w:fldChar w:fldCharType="end"/>
            </w:r>
          </w:hyperlink>
        </w:p>
        <w:p w14:paraId="04111DCD" w14:textId="3B6CA839"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8" w:history="1">
            <w:r w:rsidRPr="00760D88">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CO-DRS</w:t>
            </w:r>
            <w:r>
              <w:rPr>
                <w:noProof/>
                <w:webHidden/>
              </w:rPr>
              <w:tab/>
            </w:r>
            <w:r>
              <w:rPr>
                <w:noProof/>
                <w:webHidden/>
              </w:rPr>
              <w:fldChar w:fldCharType="begin"/>
            </w:r>
            <w:r>
              <w:rPr>
                <w:noProof/>
                <w:webHidden/>
              </w:rPr>
              <w:instrText xml:space="preserve"> PAGEREF _Toc175334408 \h </w:instrText>
            </w:r>
            <w:r>
              <w:rPr>
                <w:noProof/>
                <w:webHidden/>
              </w:rPr>
            </w:r>
            <w:r>
              <w:rPr>
                <w:noProof/>
                <w:webHidden/>
              </w:rPr>
              <w:fldChar w:fldCharType="separate"/>
            </w:r>
            <w:r>
              <w:rPr>
                <w:noProof/>
                <w:webHidden/>
              </w:rPr>
              <w:t>3</w:t>
            </w:r>
            <w:r>
              <w:rPr>
                <w:noProof/>
                <w:webHidden/>
              </w:rPr>
              <w:fldChar w:fldCharType="end"/>
            </w:r>
          </w:hyperlink>
        </w:p>
        <w:p w14:paraId="1FB0EBA9" w14:textId="62A9AD40"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09" w:history="1">
            <w:r w:rsidRPr="00760D88">
              <w:rPr>
                <w:rStyle w:val="Lienhypertexte"/>
                <w:noProof/>
                <w:lang w:val="en-US"/>
              </w:rPr>
              <w:t>2.3</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lang w:val="en-US"/>
              </w:rPr>
              <w:t>Dyslexic Character Sheets</w:t>
            </w:r>
            <w:r>
              <w:rPr>
                <w:noProof/>
                <w:webHidden/>
              </w:rPr>
              <w:tab/>
            </w:r>
            <w:r>
              <w:rPr>
                <w:noProof/>
                <w:webHidden/>
              </w:rPr>
              <w:fldChar w:fldCharType="begin"/>
            </w:r>
            <w:r>
              <w:rPr>
                <w:noProof/>
                <w:webHidden/>
              </w:rPr>
              <w:instrText xml:space="preserve"> PAGEREF _Toc175334409 \h </w:instrText>
            </w:r>
            <w:r>
              <w:rPr>
                <w:noProof/>
                <w:webHidden/>
              </w:rPr>
            </w:r>
            <w:r>
              <w:rPr>
                <w:noProof/>
                <w:webHidden/>
              </w:rPr>
              <w:fldChar w:fldCharType="separate"/>
            </w:r>
            <w:r>
              <w:rPr>
                <w:noProof/>
                <w:webHidden/>
              </w:rPr>
              <w:t>3</w:t>
            </w:r>
            <w:r>
              <w:rPr>
                <w:noProof/>
                <w:webHidden/>
              </w:rPr>
              <w:fldChar w:fldCharType="end"/>
            </w:r>
          </w:hyperlink>
        </w:p>
        <w:p w14:paraId="614D6FFC" w14:textId="6AD54B28"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0" w:history="1">
            <w:r w:rsidRPr="00760D88">
              <w:rPr>
                <w:rStyle w:val="Lienhypertexte"/>
                <w:noProof/>
              </w:rPr>
              <w:t>2.4</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Conclusion</w:t>
            </w:r>
            <w:r>
              <w:rPr>
                <w:noProof/>
                <w:webHidden/>
              </w:rPr>
              <w:tab/>
            </w:r>
            <w:r>
              <w:rPr>
                <w:noProof/>
                <w:webHidden/>
              </w:rPr>
              <w:fldChar w:fldCharType="begin"/>
            </w:r>
            <w:r>
              <w:rPr>
                <w:noProof/>
                <w:webHidden/>
              </w:rPr>
              <w:instrText xml:space="preserve"> PAGEREF _Toc175334410 \h </w:instrText>
            </w:r>
            <w:r>
              <w:rPr>
                <w:noProof/>
                <w:webHidden/>
              </w:rPr>
            </w:r>
            <w:r>
              <w:rPr>
                <w:noProof/>
                <w:webHidden/>
              </w:rPr>
              <w:fldChar w:fldCharType="separate"/>
            </w:r>
            <w:r>
              <w:rPr>
                <w:noProof/>
                <w:webHidden/>
              </w:rPr>
              <w:t>3</w:t>
            </w:r>
            <w:r>
              <w:rPr>
                <w:noProof/>
                <w:webHidden/>
              </w:rPr>
              <w:fldChar w:fldCharType="end"/>
            </w:r>
          </w:hyperlink>
        </w:p>
        <w:p w14:paraId="72CDFC39" w14:textId="3CDED843"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11" w:history="1">
            <w:r w:rsidRPr="00760D88">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Technologie</w:t>
            </w:r>
            <w:r>
              <w:rPr>
                <w:noProof/>
                <w:webHidden/>
              </w:rPr>
              <w:tab/>
            </w:r>
            <w:r>
              <w:rPr>
                <w:noProof/>
                <w:webHidden/>
              </w:rPr>
              <w:fldChar w:fldCharType="begin"/>
            </w:r>
            <w:r>
              <w:rPr>
                <w:noProof/>
                <w:webHidden/>
              </w:rPr>
              <w:instrText xml:space="preserve"> PAGEREF _Toc175334411 \h </w:instrText>
            </w:r>
            <w:r>
              <w:rPr>
                <w:noProof/>
                <w:webHidden/>
              </w:rPr>
            </w:r>
            <w:r>
              <w:rPr>
                <w:noProof/>
                <w:webHidden/>
              </w:rPr>
              <w:fldChar w:fldCharType="separate"/>
            </w:r>
            <w:r>
              <w:rPr>
                <w:noProof/>
                <w:webHidden/>
              </w:rPr>
              <w:t>4</w:t>
            </w:r>
            <w:r>
              <w:rPr>
                <w:noProof/>
                <w:webHidden/>
              </w:rPr>
              <w:fldChar w:fldCharType="end"/>
            </w:r>
          </w:hyperlink>
        </w:p>
        <w:p w14:paraId="63520334" w14:textId="3D580137"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2" w:history="1">
            <w:r w:rsidRPr="00760D88">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Frontend</w:t>
            </w:r>
            <w:r>
              <w:rPr>
                <w:noProof/>
                <w:webHidden/>
              </w:rPr>
              <w:tab/>
            </w:r>
            <w:r>
              <w:rPr>
                <w:noProof/>
                <w:webHidden/>
              </w:rPr>
              <w:fldChar w:fldCharType="begin"/>
            </w:r>
            <w:r>
              <w:rPr>
                <w:noProof/>
                <w:webHidden/>
              </w:rPr>
              <w:instrText xml:space="preserve"> PAGEREF _Toc175334412 \h </w:instrText>
            </w:r>
            <w:r>
              <w:rPr>
                <w:noProof/>
                <w:webHidden/>
              </w:rPr>
            </w:r>
            <w:r>
              <w:rPr>
                <w:noProof/>
                <w:webHidden/>
              </w:rPr>
              <w:fldChar w:fldCharType="separate"/>
            </w:r>
            <w:r>
              <w:rPr>
                <w:noProof/>
                <w:webHidden/>
              </w:rPr>
              <w:t>4</w:t>
            </w:r>
            <w:r>
              <w:rPr>
                <w:noProof/>
                <w:webHidden/>
              </w:rPr>
              <w:fldChar w:fldCharType="end"/>
            </w:r>
          </w:hyperlink>
        </w:p>
        <w:p w14:paraId="5C51BC54" w14:textId="61FB01E0"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3" w:history="1">
            <w:r w:rsidRPr="00760D88">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Backend</w:t>
            </w:r>
            <w:r>
              <w:rPr>
                <w:noProof/>
                <w:webHidden/>
              </w:rPr>
              <w:tab/>
            </w:r>
            <w:r>
              <w:rPr>
                <w:noProof/>
                <w:webHidden/>
              </w:rPr>
              <w:fldChar w:fldCharType="begin"/>
            </w:r>
            <w:r>
              <w:rPr>
                <w:noProof/>
                <w:webHidden/>
              </w:rPr>
              <w:instrText xml:space="preserve"> PAGEREF _Toc175334413 \h </w:instrText>
            </w:r>
            <w:r>
              <w:rPr>
                <w:noProof/>
                <w:webHidden/>
              </w:rPr>
            </w:r>
            <w:r>
              <w:rPr>
                <w:noProof/>
                <w:webHidden/>
              </w:rPr>
              <w:fldChar w:fldCharType="separate"/>
            </w:r>
            <w:r>
              <w:rPr>
                <w:noProof/>
                <w:webHidden/>
              </w:rPr>
              <w:t>4</w:t>
            </w:r>
            <w:r>
              <w:rPr>
                <w:noProof/>
                <w:webHidden/>
              </w:rPr>
              <w:fldChar w:fldCharType="end"/>
            </w:r>
          </w:hyperlink>
        </w:p>
        <w:p w14:paraId="46B2C592" w14:textId="6E5061F9"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4" w:history="1">
            <w:r w:rsidRPr="00760D88">
              <w:rPr>
                <w:rStyle w:val="Lienhypertexte"/>
                <w:noProof/>
              </w:rPr>
              <w:t>3.2.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erver Side Rendering</w:t>
            </w:r>
            <w:r>
              <w:rPr>
                <w:noProof/>
                <w:webHidden/>
              </w:rPr>
              <w:tab/>
            </w:r>
            <w:r>
              <w:rPr>
                <w:noProof/>
                <w:webHidden/>
              </w:rPr>
              <w:fldChar w:fldCharType="begin"/>
            </w:r>
            <w:r>
              <w:rPr>
                <w:noProof/>
                <w:webHidden/>
              </w:rPr>
              <w:instrText xml:space="preserve"> PAGEREF _Toc175334414 \h </w:instrText>
            </w:r>
            <w:r>
              <w:rPr>
                <w:noProof/>
                <w:webHidden/>
              </w:rPr>
            </w:r>
            <w:r>
              <w:rPr>
                <w:noProof/>
                <w:webHidden/>
              </w:rPr>
              <w:fldChar w:fldCharType="separate"/>
            </w:r>
            <w:r>
              <w:rPr>
                <w:noProof/>
                <w:webHidden/>
              </w:rPr>
              <w:t>5</w:t>
            </w:r>
            <w:r>
              <w:rPr>
                <w:noProof/>
                <w:webHidden/>
              </w:rPr>
              <w:fldChar w:fldCharType="end"/>
            </w:r>
          </w:hyperlink>
        </w:p>
        <w:p w14:paraId="535250D3" w14:textId="360DF8C7"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5" w:history="1">
            <w:r w:rsidRPr="00760D88">
              <w:rPr>
                <w:rStyle w:val="Lienhypertexte"/>
                <w:noProof/>
              </w:rPr>
              <w:t>3.2.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React Server Component</w:t>
            </w:r>
            <w:r>
              <w:rPr>
                <w:noProof/>
                <w:webHidden/>
              </w:rPr>
              <w:tab/>
            </w:r>
            <w:r>
              <w:rPr>
                <w:noProof/>
                <w:webHidden/>
              </w:rPr>
              <w:fldChar w:fldCharType="begin"/>
            </w:r>
            <w:r>
              <w:rPr>
                <w:noProof/>
                <w:webHidden/>
              </w:rPr>
              <w:instrText xml:space="preserve"> PAGEREF _Toc175334415 \h </w:instrText>
            </w:r>
            <w:r>
              <w:rPr>
                <w:noProof/>
                <w:webHidden/>
              </w:rPr>
            </w:r>
            <w:r>
              <w:rPr>
                <w:noProof/>
                <w:webHidden/>
              </w:rPr>
              <w:fldChar w:fldCharType="separate"/>
            </w:r>
            <w:r>
              <w:rPr>
                <w:noProof/>
                <w:webHidden/>
              </w:rPr>
              <w:t>5</w:t>
            </w:r>
            <w:r>
              <w:rPr>
                <w:noProof/>
                <w:webHidden/>
              </w:rPr>
              <w:fldChar w:fldCharType="end"/>
            </w:r>
          </w:hyperlink>
        </w:p>
        <w:p w14:paraId="17F37FE1" w14:textId="28C18BFA"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6" w:history="1">
            <w:r w:rsidRPr="00760D88">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Base de données</w:t>
            </w:r>
            <w:r>
              <w:rPr>
                <w:noProof/>
                <w:webHidden/>
              </w:rPr>
              <w:tab/>
            </w:r>
            <w:r>
              <w:rPr>
                <w:noProof/>
                <w:webHidden/>
              </w:rPr>
              <w:fldChar w:fldCharType="begin"/>
            </w:r>
            <w:r>
              <w:rPr>
                <w:noProof/>
                <w:webHidden/>
              </w:rPr>
              <w:instrText xml:space="preserve"> PAGEREF _Toc175334416 \h </w:instrText>
            </w:r>
            <w:r>
              <w:rPr>
                <w:noProof/>
                <w:webHidden/>
              </w:rPr>
            </w:r>
            <w:r>
              <w:rPr>
                <w:noProof/>
                <w:webHidden/>
              </w:rPr>
              <w:fldChar w:fldCharType="separate"/>
            </w:r>
            <w:r>
              <w:rPr>
                <w:noProof/>
                <w:webHidden/>
              </w:rPr>
              <w:t>5</w:t>
            </w:r>
            <w:r>
              <w:rPr>
                <w:noProof/>
                <w:webHidden/>
              </w:rPr>
              <w:fldChar w:fldCharType="end"/>
            </w:r>
          </w:hyperlink>
        </w:p>
        <w:p w14:paraId="737D8A51" w14:textId="3B75C08A"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7" w:history="1">
            <w:r w:rsidRPr="00760D88">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Déploiement</w:t>
            </w:r>
            <w:r>
              <w:rPr>
                <w:noProof/>
                <w:webHidden/>
              </w:rPr>
              <w:tab/>
            </w:r>
            <w:r>
              <w:rPr>
                <w:noProof/>
                <w:webHidden/>
              </w:rPr>
              <w:fldChar w:fldCharType="begin"/>
            </w:r>
            <w:r>
              <w:rPr>
                <w:noProof/>
                <w:webHidden/>
              </w:rPr>
              <w:instrText xml:space="preserve"> PAGEREF _Toc175334417 \h </w:instrText>
            </w:r>
            <w:r>
              <w:rPr>
                <w:noProof/>
                <w:webHidden/>
              </w:rPr>
            </w:r>
            <w:r>
              <w:rPr>
                <w:noProof/>
                <w:webHidden/>
              </w:rPr>
              <w:fldChar w:fldCharType="separate"/>
            </w:r>
            <w:r>
              <w:rPr>
                <w:noProof/>
                <w:webHidden/>
              </w:rPr>
              <w:t>5</w:t>
            </w:r>
            <w:r>
              <w:rPr>
                <w:noProof/>
                <w:webHidden/>
              </w:rPr>
              <w:fldChar w:fldCharType="end"/>
            </w:r>
          </w:hyperlink>
        </w:p>
        <w:p w14:paraId="32302C61" w14:textId="3B060E41"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18" w:history="1">
            <w:r w:rsidRPr="00760D88">
              <w:rPr>
                <w:rStyle w:val="Lienhypertexte"/>
                <w:noProof/>
                <w:lang w:val="en-US"/>
              </w:rPr>
              <w:t>3.5</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lang w:val="en-US"/>
              </w:rPr>
              <w:t>Versioning</w:t>
            </w:r>
            <w:r>
              <w:rPr>
                <w:noProof/>
                <w:webHidden/>
              </w:rPr>
              <w:tab/>
            </w:r>
            <w:r>
              <w:rPr>
                <w:noProof/>
                <w:webHidden/>
              </w:rPr>
              <w:fldChar w:fldCharType="begin"/>
            </w:r>
            <w:r>
              <w:rPr>
                <w:noProof/>
                <w:webHidden/>
              </w:rPr>
              <w:instrText xml:space="preserve"> PAGEREF _Toc175334418 \h </w:instrText>
            </w:r>
            <w:r>
              <w:rPr>
                <w:noProof/>
                <w:webHidden/>
              </w:rPr>
            </w:r>
            <w:r>
              <w:rPr>
                <w:noProof/>
                <w:webHidden/>
              </w:rPr>
              <w:fldChar w:fldCharType="separate"/>
            </w:r>
            <w:r>
              <w:rPr>
                <w:noProof/>
                <w:webHidden/>
              </w:rPr>
              <w:t>5</w:t>
            </w:r>
            <w:r>
              <w:rPr>
                <w:noProof/>
                <w:webHidden/>
              </w:rPr>
              <w:fldChar w:fldCharType="end"/>
            </w:r>
          </w:hyperlink>
        </w:p>
        <w:p w14:paraId="7D234EE4" w14:textId="505E155C"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9" w:history="1">
            <w:r w:rsidRPr="00760D88">
              <w:rPr>
                <w:rStyle w:val="Lienhypertexte"/>
                <w:noProof/>
              </w:rPr>
              <w:t>3.5.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Github</w:t>
            </w:r>
            <w:r>
              <w:rPr>
                <w:noProof/>
                <w:webHidden/>
              </w:rPr>
              <w:tab/>
            </w:r>
            <w:r>
              <w:rPr>
                <w:noProof/>
                <w:webHidden/>
              </w:rPr>
              <w:fldChar w:fldCharType="begin"/>
            </w:r>
            <w:r>
              <w:rPr>
                <w:noProof/>
                <w:webHidden/>
              </w:rPr>
              <w:instrText xml:space="preserve"> PAGEREF _Toc175334419 \h </w:instrText>
            </w:r>
            <w:r>
              <w:rPr>
                <w:noProof/>
                <w:webHidden/>
              </w:rPr>
            </w:r>
            <w:r>
              <w:rPr>
                <w:noProof/>
                <w:webHidden/>
              </w:rPr>
              <w:fldChar w:fldCharType="separate"/>
            </w:r>
            <w:r>
              <w:rPr>
                <w:noProof/>
                <w:webHidden/>
              </w:rPr>
              <w:t>6</w:t>
            </w:r>
            <w:r>
              <w:rPr>
                <w:noProof/>
                <w:webHidden/>
              </w:rPr>
              <w:fldChar w:fldCharType="end"/>
            </w:r>
          </w:hyperlink>
        </w:p>
        <w:p w14:paraId="4E966FDF" w14:textId="3F89B4E7"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20" w:history="1">
            <w:r w:rsidRPr="00760D88">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Fonctionnalités</w:t>
            </w:r>
            <w:r>
              <w:rPr>
                <w:noProof/>
                <w:webHidden/>
              </w:rPr>
              <w:tab/>
            </w:r>
            <w:r>
              <w:rPr>
                <w:noProof/>
                <w:webHidden/>
              </w:rPr>
              <w:fldChar w:fldCharType="begin"/>
            </w:r>
            <w:r>
              <w:rPr>
                <w:noProof/>
                <w:webHidden/>
              </w:rPr>
              <w:instrText xml:space="preserve"> PAGEREF _Toc175334420 \h </w:instrText>
            </w:r>
            <w:r>
              <w:rPr>
                <w:noProof/>
                <w:webHidden/>
              </w:rPr>
            </w:r>
            <w:r>
              <w:rPr>
                <w:noProof/>
                <w:webHidden/>
              </w:rPr>
              <w:fldChar w:fldCharType="separate"/>
            </w:r>
            <w:r>
              <w:rPr>
                <w:noProof/>
                <w:webHidden/>
              </w:rPr>
              <w:t>7</w:t>
            </w:r>
            <w:r>
              <w:rPr>
                <w:noProof/>
                <w:webHidden/>
              </w:rPr>
              <w:fldChar w:fldCharType="end"/>
            </w:r>
          </w:hyperlink>
        </w:p>
        <w:p w14:paraId="7C4E9F57" w14:textId="1F13AF43"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21" w:history="1">
            <w:r w:rsidRPr="00760D88">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Authentification</w:t>
            </w:r>
            <w:r>
              <w:rPr>
                <w:noProof/>
                <w:webHidden/>
              </w:rPr>
              <w:tab/>
            </w:r>
            <w:r>
              <w:rPr>
                <w:noProof/>
                <w:webHidden/>
              </w:rPr>
              <w:fldChar w:fldCharType="begin"/>
            </w:r>
            <w:r>
              <w:rPr>
                <w:noProof/>
                <w:webHidden/>
              </w:rPr>
              <w:instrText xml:space="preserve"> PAGEREF _Toc175334421 \h </w:instrText>
            </w:r>
            <w:r>
              <w:rPr>
                <w:noProof/>
                <w:webHidden/>
              </w:rPr>
            </w:r>
            <w:r>
              <w:rPr>
                <w:noProof/>
                <w:webHidden/>
              </w:rPr>
              <w:fldChar w:fldCharType="separate"/>
            </w:r>
            <w:r>
              <w:rPr>
                <w:noProof/>
                <w:webHidden/>
              </w:rPr>
              <w:t>7</w:t>
            </w:r>
            <w:r>
              <w:rPr>
                <w:noProof/>
                <w:webHidden/>
              </w:rPr>
              <w:fldChar w:fldCharType="end"/>
            </w:r>
          </w:hyperlink>
        </w:p>
        <w:p w14:paraId="6F43CAEF" w14:textId="6EC1023F"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2" w:history="1">
            <w:r w:rsidRPr="00760D88">
              <w:rPr>
                <w:rStyle w:val="Lienhypertexte"/>
                <w:noProof/>
              </w:rPr>
              <w:t>4.1.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OAuth</w:t>
            </w:r>
            <w:r>
              <w:rPr>
                <w:noProof/>
                <w:webHidden/>
              </w:rPr>
              <w:tab/>
            </w:r>
            <w:r>
              <w:rPr>
                <w:noProof/>
                <w:webHidden/>
              </w:rPr>
              <w:fldChar w:fldCharType="begin"/>
            </w:r>
            <w:r>
              <w:rPr>
                <w:noProof/>
                <w:webHidden/>
              </w:rPr>
              <w:instrText xml:space="preserve"> PAGEREF _Toc175334422 \h </w:instrText>
            </w:r>
            <w:r>
              <w:rPr>
                <w:noProof/>
                <w:webHidden/>
              </w:rPr>
            </w:r>
            <w:r>
              <w:rPr>
                <w:noProof/>
                <w:webHidden/>
              </w:rPr>
              <w:fldChar w:fldCharType="separate"/>
            </w:r>
            <w:r>
              <w:rPr>
                <w:noProof/>
                <w:webHidden/>
              </w:rPr>
              <w:t>7</w:t>
            </w:r>
            <w:r>
              <w:rPr>
                <w:noProof/>
                <w:webHidden/>
              </w:rPr>
              <w:fldChar w:fldCharType="end"/>
            </w:r>
          </w:hyperlink>
        </w:p>
        <w:p w14:paraId="16CD1642" w14:textId="3DCC4D29"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23" w:history="1">
            <w:r w:rsidRPr="00760D88">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Scénario</w:t>
            </w:r>
            <w:r>
              <w:rPr>
                <w:noProof/>
                <w:webHidden/>
              </w:rPr>
              <w:tab/>
            </w:r>
            <w:r>
              <w:rPr>
                <w:noProof/>
                <w:webHidden/>
              </w:rPr>
              <w:fldChar w:fldCharType="begin"/>
            </w:r>
            <w:r>
              <w:rPr>
                <w:noProof/>
                <w:webHidden/>
              </w:rPr>
              <w:instrText xml:space="preserve"> PAGEREF _Toc175334423 \h </w:instrText>
            </w:r>
            <w:r>
              <w:rPr>
                <w:noProof/>
                <w:webHidden/>
              </w:rPr>
            </w:r>
            <w:r>
              <w:rPr>
                <w:noProof/>
                <w:webHidden/>
              </w:rPr>
              <w:fldChar w:fldCharType="separate"/>
            </w:r>
            <w:r>
              <w:rPr>
                <w:noProof/>
                <w:webHidden/>
              </w:rPr>
              <w:t>7</w:t>
            </w:r>
            <w:r>
              <w:rPr>
                <w:noProof/>
                <w:webHidden/>
              </w:rPr>
              <w:fldChar w:fldCharType="end"/>
            </w:r>
          </w:hyperlink>
        </w:p>
        <w:p w14:paraId="54DB96F3" w14:textId="74CCC7AF"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4" w:history="1">
            <w:r w:rsidRPr="00760D88">
              <w:rPr>
                <w:rStyle w:val="Lienhypertexte"/>
                <w:noProof/>
              </w:rPr>
              <w:t>4.2.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Création</w:t>
            </w:r>
            <w:r>
              <w:rPr>
                <w:noProof/>
                <w:webHidden/>
              </w:rPr>
              <w:tab/>
            </w:r>
            <w:r>
              <w:rPr>
                <w:noProof/>
                <w:webHidden/>
              </w:rPr>
              <w:fldChar w:fldCharType="begin"/>
            </w:r>
            <w:r>
              <w:rPr>
                <w:noProof/>
                <w:webHidden/>
              </w:rPr>
              <w:instrText xml:space="preserve"> PAGEREF _Toc175334424 \h </w:instrText>
            </w:r>
            <w:r>
              <w:rPr>
                <w:noProof/>
                <w:webHidden/>
              </w:rPr>
            </w:r>
            <w:r>
              <w:rPr>
                <w:noProof/>
                <w:webHidden/>
              </w:rPr>
              <w:fldChar w:fldCharType="separate"/>
            </w:r>
            <w:r>
              <w:rPr>
                <w:noProof/>
                <w:webHidden/>
              </w:rPr>
              <w:t>7</w:t>
            </w:r>
            <w:r>
              <w:rPr>
                <w:noProof/>
                <w:webHidden/>
              </w:rPr>
              <w:fldChar w:fldCharType="end"/>
            </w:r>
          </w:hyperlink>
        </w:p>
        <w:p w14:paraId="073AD23B" w14:textId="467E180A"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5" w:history="1">
            <w:r w:rsidRPr="00760D88">
              <w:rPr>
                <w:rStyle w:val="Lienhypertexte"/>
                <w:noProof/>
              </w:rPr>
              <w:t>4.2.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uppression</w:t>
            </w:r>
            <w:r>
              <w:rPr>
                <w:noProof/>
                <w:webHidden/>
              </w:rPr>
              <w:tab/>
            </w:r>
            <w:r>
              <w:rPr>
                <w:noProof/>
                <w:webHidden/>
              </w:rPr>
              <w:fldChar w:fldCharType="begin"/>
            </w:r>
            <w:r>
              <w:rPr>
                <w:noProof/>
                <w:webHidden/>
              </w:rPr>
              <w:instrText xml:space="preserve"> PAGEREF _Toc175334425 \h </w:instrText>
            </w:r>
            <w:r>
              <w:rPr>
                <w:noProof/>
                <w:webHidden/>
              </w:rPr>
            </w:r>
            <w:r>
              <w:rPr>
                <w:noProof/>
                <w:webHidden/>
              </w:rPr>
              <w:fldChar w:fldCharType="separate"/>
            </w:r>
            <w:r>
              <w:rPr>
                <w:noProof/>
                <w:webHidden/>
              </w:rPr>
              <w:t>7</w:t>
            </w:r>
            <w:r>
              <w:rPr>
                <w:noProof/>
                <w:webHidden/>
              </w:rPr>
              <w:fldChar w:fldCharType="end"/>
            </w:r>
          </w:hyperlink>
        </w:p>
        <w:p w14:paraId="769FCEC3" w14:textId="6DE9EC96"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26" w:history="1">
            <w:r w:rsidRPr="00760D88">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Personnage</w:t>
            </w:r>
            <w:r>
              <w:rPr>
                <w:noProof/>
                <w:webHidden/>
              </w:rPr>
              <w:tab/>
            </w:r>
            <w:r>
              <w:rPr>
                <w:noProof/>
                <w:webHidden/>
              </w:rPr>
              <w:fldChar w:fldCharType="begin"/>
            </w:r>
            <w:r>
              <w:rPr>
                <w:noProof/>
                <w:webHidden/>
              </w:rPr>
              <w:instrText xml:space="preserve"> PAGEREF _Toc175334426 \h </w:instrText>
            </w:r>
            <w:r>
              <w:rPr>
                <w:noProof/>
                <w:webHidden/>
              </w:rPr>
            </w:r>
            <w:r>
              <w:rPr>
                <w:noProof/>
                <w:webHidden/>
              </w:rPr>
              <w:fldChar w:fldCharType="separate"/>
            </w:r>
            <w:r>
              <w:rPr>
                <w:noProof/>
                <w:webHidden/>
              </w:rPr>
              <w:t>8</w:t>
            </w:r>
            <w:r>
              <w:rPr>
                <w:noProof/>
                <w:webHidden/>
              </w:rPr>
              <w:fldChar w:fldCharType="end"/>
            </w:r>
          </w:hyperlink>
        </w:p>
        <w:p w14:paraId="6BCC0AEB" w14:textId="762B685B"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7" w:history="1">
            <w:r w:rsidRPr="00760D88">
              <w:rPr>
                <w:rStyle w:val="Lienhypertexte"/>
                <w:noProof/>
              </w:rPr>
              <w:t>4.3.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Création</w:t>
            </w:r>
            <w:r>
              <w:rPr>
                <w:noProof/>
                <w:webHidden/>
              </w:rPr>
              <w:tab/>
            </w:r>
            <w:r>
              <w:rPr>
                <w:noProof/>
                <w:webHidden/>
              </w:rPr>
              <w:fldChar w:fldCharType="begin"/>
            </w:r>
            <w:r>
              <w:rPr>
                <w:noProof/>
                <w:webHidden/>
              </w:rPr>
              <w:instrText xml:space="preserve"> PAGEREF _Toc175334427 \h </w:instrText>
            </w:r>
            <w:r>
              <w:rPr>
                <w:noProof/>
                <w:webHidden/>
              </w:rPr>
            </w:r>
            <w:r>
              <w:rPr>
                <w:noProof/>
                <w:webHidden/>
              </w:rPr>
              <w:fldChar w:fldCharType="separate"/>
            </w:r>
            <w:r>
              <w:rPr>
                <w:noProof/>
                <w:webHidden/>
              </w:rPr>
              <w:t>8</w:t>
            </w:r>
            <w:r>
              <w:rPr>
                <w:noProof/>
                <w:webHidden/>
              </w:rPr>
              <w:fldChar w:fldCharType="end"/>
            </w:r>
          </w:hyperlink>
        </w:p>
        <w:p w14:paraId="0DCBD1C9" w14:textId="25203E55"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8" w:history="1">
            <w:r w:rsidRPr="00760D88">
              <w:rPr>
                <w:rStyle w:val="Lienhypertexte"/>
                <w:noProof/>
              </w:rPr>
              <w:t>4.3.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Modification</w:t>
            </w:r>
            <w:r>
              <w:rPr>
                <w:noProof/>
                <w:webHidden/>
              </w:rPr>
              <w:tab/>
            </w:r>
            <w:r>
              <w:rPr>
                <w:noProof/>
                <w:webHidden/>
              </w:rPr>
              <w:fldChar w:fldCharType="begin"/>
            </w:r>
            <w:r>
              <w:rPr>
                <w:noProof/>
                <w:webHidden/>
              </w:rPr>
              <w:instrText xml:space="preserve"> PAGEREF _Toc175334428 \h </w:instrText>
            </w:r>
            <w:r>
              <w:rPr>
                <w:noProof/>
                <w:webHidden/>
              </w:rPr>
            </w:r>
            <w:r>
              <w:rPr>
                <w:noProof/>
                <w:webHidden/>
              </w:rPr>
              <w:fldChar w:fldCharType="separate"/>
            </w:r>
            <w:r>
              <w:rPr>
                <w:noProof/>
                <w:webHidden/>
              </w:rPr>
              <w:t>8</w:t>
            </w:r>
            <w:r>
              <w:rPr>
                <w:noProof/>
                <w:webHidden/>
              </w:rPr>
              <w:fldChar w:fldCharType="end"/>
            </w:r>
          </w:hyperlink>
        </w:p>
        <w:p w14:paraId="5F3BBB99" w14:textId="341D3AAB"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9" w:history="1">
            <w:r w:rsidRPr="00760D88">
              <w:rPr>
                <w:rStyle w:val="Lienhypertexte"/>
                <w:noProof/>
              </w:rPr>
              <w:t>4.3.3</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Importation</w:t>
            </w:r>
            <w:r>
              <w:rPr>
                <w:noProof/>
                <w:webHidden/>
              </w:rPr>
              <w:tab/>
            </w:r>
            <w:r>
              <w:rPr>
                <w:noProof/>
                <w:webHidden/>
              </w:rPr>
              <w:fldChar w:fldCharType="begin"/>
            </w:r>
            <w:r>
              <w:rPr>
                <w:noProof/>
                <w:webHidden/>
              </w:rPr>
              <w:instrText xml:space="preserve"> PAGEREF _Toc175334429 \h </w:instrText>
            </w:r>
            <w:r>
              <w:rPr>
                <w:noProof/>
                <w:webHidden/>
              </w:rPr>
            </w:r>
            <w:r>
              <w:rPr>
                <w:noProof/>
                <w:webHidden/>
              </w:rPr>
              <w:fldChar w:fldCharType="separate"/>
            </w:r>
            <w:r>
              <w:rPr>
                <w:noProof/>
                <w:webHidden/>
              </w:rPr>
              <w:t>8</w:t>
            </w:r>
            <w:r>
              <w:rPr>
                <w:noProof/>
                <w:webHidden/>
              </w:rPr>
              <w:fldChar w:fldCharType="end"/>
            </w:r>
          </w:hyperlink>
        </w:p>
        <w:p w14:paraId="1198C389" w14:textId="5A1AFC66"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0" w:history="1">
            <w:r w:rsidRPr="00760D88">
              <w:rPr>
                <w:rStyle w:val="Lienhypertexte"/>
                <w:noProof/>
              </w:rPr>
              <w:t>4.3.4</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uppression</w:t>
            </w:r>
            <w:r>
              <w:rPr>
                <w:noProof/>
                <w:webHidden/>
              </w:rPr>
              <w:tab/>
            </w:r>
            <w:r>
              <w:rPr>
                <w:noProof/>
                <w:webHidden/>
              </w:rPr>
              <w:fldChar w:fldCharType="begin"/>
            </w:r>
            <w:r>
              <w:rPr>
                <w:noProof/>
                <w:webHidden/>
              </w:rPr>
              <w:instrText xml:space="preserve"> PAGEREF _Toc175334430 \h </w:instrText>
            </w:r>
            <w:r>
              <w:rPr>
                <w:noProof/>
                <w:webHidden/>
              </w:rPr>
            </w:r>
            <w:r>
              <w:rPr>
                <w:noProof/>
                <w:webHidden/>
              </w:rPr>
              <w:fldChar w:fldCharType="separate"/>
            </w:r>
            <w:r>
              <w:rPr>
                <w:noProof/>
                <w:webHidden/>
              </w:rPr>
              <w:t>9</w:t>
            </w:r>
            <w:r>
              <w:rPr>
                <w:noProof/>
                <w:webHidden/>
              </w:rPr>
              <w:fldChar w:fldCharType="end"/>
            </w:r>
          </w:hyperlink>
        </w:p>
        <w:p w14:paraId="2C922847" w14:textId="4C96DF64"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31" w:history="1">
            <w:r w:rsidRPr="00760D88">
              <w:rPr>
                <w:rStyle w:val="Lienhypertexte"/>
                <w:noProof/>
              </w:rPr>
              <w:t>4.4</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Arme</w:t>
            </w:r>
            <w:r>
              <w:rPr>
                <w:noProof/>
                <w:webHidden/>
              </w:rPr>
              <w:tab/>
            </w:r>
            <w:r>
              <w:rPr>
                <w:noProof/>
                <w:webHidden/>
              </w:rPr>
              <w:fldChar w:fldCharType="begin"/>
            </w:r>
            <w:r>
              <w:rPr>
                <w:noProof/>
                <w:webHidden/>
              </w:rPr>
              <w:instrText xml:space="preserve"> PAGEREF _Toc175334431 \h </w:instrText>
            </w:r>
            <w:r>
              <w:rPr>
                <w:noProof/>
                <w:webHidden/>
              </w:rPr>
            </w:r>
            <w:r>
              <w:rPr>
                <w:noProof/>
                <w:webHidden/>
              </w:rPr>
              <w:fldChar w:fldCharType="separate"/>
            </w:r>
            <w:r>
              <w:rPr>
                <w:noProof/>
                <w:webHidden/>
              </w:rPr>
              <w:t>9</w:t>
            </w:r>
            <w:r>
              <w:rPr>
                <w:noProof/>
                <w:webHidden/>
              </w:rPr>
              <w:fldChar w:fldCharType="end"/>
            </w:r>
          </w:hyperlink>
        </w:p>
        <w:p w14:paraId="7E1FE689" w14:textId="047C2832"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2" w:history="1">
            <w:r w:rsidRPr="00760D88">
              <w:rPr>
                <w:rStyle w:val="Lienhypertexte"/>
                <w:noProof/>
              </w:rPr>
              <w:t>4.4.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Création</w:t>
            </w:r>
            <w:r>
              <w:rPr>
                <w:noProof/>
                <w:webHidden/>
              </w:rPr>
              <w:tab/>
            </w:r>
            <w:r>
              <w:rPr>
                <w:noProof/>
                <w:webHidden/>
              </w:rPr>
              <w:fldChar w:fldCharType="begin"/>
            </w:r>
            <w:r>
              <w:rPr>
                <w:noProof/>
                <w:webHidden/>
              </w:rPr>
              <w:instrText xml:space="preserve"> PAGEREF _Toc175334432 \h </w:instrText>
            </w:r>
            <w:r>
              <w:rPr>
                <w:noProof/>
                <w:webHidden/>
              </w:rPr>
            </w:r>
            <w:r>
              <w:rPr>
                <w:noProof/>
                <w:webHidden/>
              </w:rPr>
              <w:fldChar w:fldCharType="separate"/>
            </w:r>
            <w:r>
              <w:rPr>
                <w:noProof/>
                <w:webHidden/>
              </w:rPr>
              <w:t>9</w:t>
            </w:r>
            <w:r>
              <w:rPr>
                <w:noProof/>
                <w:webHidden/>
              </w:rPr>
              <w:fldChar w:fldCharType="end"/>
            </w:r>
          </w:hyperlink>
        </w:p>
        <w:p w14:paraId="28DBFF32" w14:textId="31417552"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3" w:history="1">
            <w:r w:rsidRPr="00760D88">
              <w:rPr>
                <w:rStyle w:val="Lienhypertexte"/>
                <w:noProof/>
              </w:rPr>
              <w:t>4.4.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uppression</w:t>
            </w:r>
            <w:r>
              <w:rPr>
                <w:noProof/>
                <w:webHidden/>
              </w:rPr>
              <w:tab/>
            </w:r>
            <w:r>
              <w:rPr>
                <w:noProof/>
                <w:webHidden/>
              </w:rPr>
              <w:fldChar w:fldCharType="begin"/>
            </w:r>
            <w:r>
              <w:rPr>
                <w:noProof/>
                <w:webHidden/>
              </w:rPr>
              <w:instrText xml:space="preserve"> PAGEREF _Toc175334433 \h </w:instrText>
            </w:r>
            <w:r>
              <w:rPr>
                <w:noProof/>
                <w:webHidden/>
              </w:rPr>
            </w:r>
            <w:r>
              <w:rPr>
                <w:noProof/>
                <w:webHidden/>
              </w:rPr>
              <w:fldChar w:fldCharType="separate"/>
            </w:r>
            <w:r>
              <w:rPr>
                <w:noProof/>
                <w:webHidden/>
              </w:rPr>
              <w:t>9</w:t>
            </w:r>
            <w:r>
              <w:rPr>
                <w:noProof/>
                <w:webHidden/>
              </w:rPr>
              <w:fldChar w:fldCharType="end"/>
            </w:r>
          </w:hyperlink>
        </w:p>
        <w:p w14:paraId="1AD9EA85" w14:textId="2A68E68E"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34" w:history="1">
            <w:r w:rsidRPr="00760D88">
              <w:rPr>
                <w:rStyle w:val="Lienhypertexte"/>
                <w:noProof/>
              </w:rPr>
              <w:t>4.5</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Attribut d’arme/de personnage</w:t>
            </w:r>
            <w:r>
              <w:rPr>
                <w:noProof/>
                <w:webHidden/>
              </w:rPr>
              <w:tab/>
            </w:r>
            <w:r>
              <w:rPr>
                <w:noProof/>
                <w:webHidden/>
              </w:rPr>
              <w:fldChar w:fldCharType="begin"/>
            </w:r>
            <w:r>
              <w:rPr>
                <w:noProof/>
                <w:webHidden/>
              </w:rPr>
              <w:instrText xml:space="preserve"> PAGEREF _Toc175334434 \h </w:instrText>
            </w:r>
            <w:r>
              <w:rPr>
                <w:noProof/>
                <w:webHidden/>
              </w:rPr>
            </w:r>
            <w:r>
              <w:rPr>
                <w:noProof/>
                <w:webHidden/>
              </w:rPr>
              <w:fldChar w:fldCharType="separate"/>
            </w:r>
            <w:r>
              <w:rPr>
                <w:noProof/>
                <w:webHidden/>
              </w:rPr>
              <w:t>9</w:t>
            </w:r>
            <w:r>
              <w:rPr>
                <w:noProof/>
                <w:webHidden/>
              </w:rPr>
              <w:fldChar w:fldCharType="end"/>
            </w:r>
          </w:hyperlink>
        </w:p>
        <w:p w14:paraId="3506C37D" w14:textId="3C258AB1"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5" w:history="1">
            <w:r w:rsidRPr="00760D88">
              <w:rPr>
                <w:rStyle w:val="Lienhypertexte"/>
                <w:noProof/>
              </w:rPr>
              <w:t>4.5.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Création</w:t>
            </w:r>
            <w:r>
              <w:rPr>
                <w:noProof/>
                <w:webHidden/>
              </w:rPr>
              <w:tab/>
            </w:r>
            <w:r>
              <w:rPr>
                <w:noProof/>
                <w:webHidden/>
              </w:rPr>
              <w:fldChar w:fldCharType="begin"/>
            </w:r>
            <w:r>
              <w:rPr>
                <w:noProof/>
                <w:webHidden/>
              </w:rPr>
              <w:instrText xml:space="preserve"> PAGEREF _Toc175334435 \h </w:instrText>
            </w:r>
            <w:r>
              <w:rPr>
                <w:noProof/>
                <w:webHidden/>
              </w:rPr>
            </w:r>
            <w:r>
              <w:rPr>
                <w:noProof/>
                <w:webHidden/>
              </w:rPr>
              <w:fldChar w:fldCharType="separate"/>
            </w:r>
            <w:r>
              <w:rPr>
                <w:noProof/>
                <w:webHidden/>
              </w:rPr>
              <w:t>9</w:t>
            </w:r>
            <w:r>
              <w:rPr>
                <w:noProof/>
                <w:webHidden/>
              </w:rPr>
              <w:fldChar w:fldCharType="end"/>
            </w:r>
          </w:hyperlink>
        </w:p>
        <w:p w14:paraId="5F865DB6" w14:textId="3BB53B58"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6" w:history="1">
            <w:r w:rsidRPr="00760D88">
              <w:rPr>
                <w:rStyle w:val="Lienhypertexte"/>
                <w:noProof/>
              </w:rPr>
              <w:t>4.5.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uggestion</w:t>
            </w:r>
            <w:r>
              <w:rPr>
                <w:noProof/>
                <w:webHidden/>
              </w:rPr>
              <w:tab/>
            </w:r>
            <w:r>
              <w:rPr>
                <w:noProof/>
                <w:webHidden/>
              </w:rPr>
              <w:fldChar w:fldCharType="begin"/>
            </w:r>
            <w:r>
              <w:rPr>
                <w:noProof/>
                <w:webHidden/>
              </w:rPr>
              <w:instrText xml:space="preserve"> PAGEREF _Toc175334436 \h </w:instrText>
            </w:r>
            <w:r>
              <w:rPr>
                <w:noProof/>
                <w:webHidden/>
              </w:rPr>
            </w:r>
            <w:r>
              <w:rPr>
                <w:noProof/>
                <w:webHidden/>
              </w:rPr>
              <w:fldChar w:fldCharType="separate"/>
            </w:r>
            <w:r>
              <w:rPr>
                <w:noProof/>
                <w:webHidden/>
              </w:rPr>
              <w:t>10</w:t>
            </w:r>
            <w:r>
              <w:rPr>
                <w:noProof/>
                <w:webHidden/>
              </w:rPr>
              <w:fldChar w:fldCharType="end"/>
            </w:r>
          </w:hyperlink>
        </w:p>
        <w:p w14:paraId="40C5FE03" w14:textId="76D8BA5F"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37" w:history="1">
            <w:r w:rsidRPr="00760D88">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Intelligence artificielle</w:t>
            </w:r>
            <w:r>
              <w:rPr>
                <w:noProof/>
                <w:webHidden/>
              </w:rPr>
              <w:tab/>
            </w:r>
            <w:r>
              <w:rPr>
                <w:noProof/>
                <w:webHidden/>
              </w:rPr>
              <w:fldChar w:fldCharType="begin"/>
            </w:r>
            <w:r>
              <w:rPr>
                <w:noProof/>
                <w:webHidden/>
              </w:rPr>
              <w:instrText xml:space="preserve"> PAGEREF _Toc175334437 \h </w:instrText>
            </w:r>
            <w:r>
              <w:rPr>
                <w:noProof/>
                <w:webHidden/>
              </w:rPr>
            </w:r>
            <w:r>
              <w:rPr>
                <w:noProof/>
                <w:webHidden/>
              </w:rPr>
              <w:fldChar w:fldCharType="separate"/>
            </w:r>
            <w:r>
              <w:rPr>
                <w:noProof/>
                <w:webHidden/>
              </w:rPr>
              <w:t>11</w:t>
            </w:r>
            <w:r>
              <w:rPr>
                <w:noProof/>
                <w:webHidden/>
              </w:rPr>
              <w:fldChar w:fldCharType="end"/>
            </w:r>
          </w:hyperlink>
        </w:p>
        <w:p w14:paraId="06AE8C57" w14:textId="24F6502B"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38" w:history="1">
            <w:r w:rsidRPr="00760D88">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Sécurité</w:t>
            </w:r>
            <w:r>
              <w:rPr>
                <w:noProof/>
                <w:webHidden/>
              </w:rPr>
              <w:tab/>
            </w:r>
            <w:r>
              <w:rPr>
                <w:noProof/>
                <w:webHidden/>
              </w:rPr>
              <w:fldChar w:fldCharType="begin"/>
            </w:r>
            <w:r>
              <w:rPr>
                <w:noProof/>
                <w:webHidden/>
              </w:rPr>
              <w:instrText xml:space="preserve"> PAGEREF _Toc175334438 \h </w:instrText>
            </w:r>
            <w:r>
              <w:rPr>
                <w:noProof/>
                <w:webHidden/>
              </w:rPr>
            </w:r>
            <w:r>
              <w:rPr>
                <w:noProof/>
                <w:webHidden/>
              </w:rPr>
              <w:fldChar w:fldCharType="separate"/>
            </w:r>
            <w:r>
              <w:rPr>
                <w:noProof/>
                <w:webHidden/>
              </w:rPr>
              <w:t>13</w:t>
            </w:r>
            <w:r>
              <w:rPr>
                <w:noProof/>
                <w:webHidden/>
              </w:rPr>
              <w:fldChar w:fldCharType="end"/>
            </w:r>
          </w:hyperlink>
        </w:p>
        <w:p w14:paraId="714A9183" w14:textId="7FA7234E"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39" w:history="1">
            <w:r w:rsidRPr="00760D88">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Authentification</w:t>
            </w:r>
            <w:r>
              <w:rPr>
                <w:noProof/>
                <w:webHidden/>
              </w:rPr>
              <w:tab/>
            </w:r>
            <w:r>
              <w:rPr>
                <w:noProof/>
                <w:webHidden/>
              </w:rPr>
              <w:fldChar w:fldCharType="begin"/>
            </w:r>
            <w:r>
              <w:rPr>
                <w:noProof/>
                <w:webHidden/>
              </w:rPr>
              <w:instrText xml:space="preserve"> PAGEREF _Toc175334439 \h </w:instrText>
            </w:r>
            <w:r>
              <w:rPr>
                <w:noProof/>
                <w:webHidden/>
              </w:rPr>
            </w:r>
            <w:r>
              <w:rPr>
                <w:noProof/>
                <w:webHidden/>
              </w:rPr>
              <w:fldChar w:fldCharType="separate"/>
            </w:r>
            <w:r>
              <w:rPr>
                <w:noProof/>
                <w:webHidden/>
              </w:rPr>
              <w:t>13</w:t>
            </w:r>
            <w:r>
              <w:rPr>
                <w:noProof/>
                <w:webHidden/>
              </w:rPr>
              <w:fldChar w:fldCharType="end"/>
            </w:r>
          </w:hyperlink>
        </w:p>
        <w:p w14:paraId="54BD395D" w14:textId="5D0A210A"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40" w:history="1">
            <w:r w:rsidRPr="00760D88">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API</w:t>
            </w:r>
            <w:r>
              <w:rPr>
                <w:noProof/>
                <w:webHidden/>
              </w:rPr>
              <w:tab/>
            </w:r>
            <w:r>
              <w:rPr>
                <w:noProof/>
                <w:webHidden/>
              </w:rPr>
              <w:fldChar w:fldCharType="begin"/>
            </w:r>
            <w:r>
              <w:rPr>
                <w:noProof/>
                <w:webHidden/>
              </w:rPr>
              <w:instrText xml:space="preserve"> PAGEREF _Toc175334440 \h </w:instrText>
            </w:r>
            <w:r>
              <w:rPr>
                <w:noProof/>
                <w:webHidden/>
              </w:rPr>
            </w:r>
            <w:r>
              <w:rPr>
                <w:noProof/>
                <w:webHidden/>
              </w:rPr>
              <w:fldChar w:fldCharType="separate"/>
            </w:r>
            <w:r>
              <w:rPr>
                <w:noProof/>
                <w:webHidden/>
              </w:rPr>
              <w:t>13</w:t>
            </w:r>
            <w:r>
              <w:rPr>
                <w:noProof/>
                <w:webHidden/>
              </w:rPr>
              <w:fldChar w:fldCharType="end"/>
            </w:r>
          </w:hyperlink>
        </w:p>
        <w:p w14:paraId="7A4E787A" w14:textId="345CC48A"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1" w:history="1">
            <w:r w:rsidRPr="00760D88">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Interface REST</w:t>
            </w:r>
            <w:r>
              <w:rPr>
                <w:noProof/>
                <w:webHidden/>
              </w:rPr>
              <w:tab/>
            </w:r>
            <w:r>
              <w:rPr>
                <w:noProof/>
                <w:webHidden/>
              </w:rPr>
              <w:fldChar w:fldCharType="begin"/>
            </w:r>
            <w:r>
              <w:rPr>
                <w:noProof/>
                <w:webHidden/>
              </w:rPr>
              <w:instrText xml:space="preserve"> PAGEREF _Toc175334441 \h </w:instrText>
            </w:r>
            <w:r>
              <w:rPr>
                <w:noProof/>
                <w:webHidden/>
              </w:rPr>
            </w:r>
            <w:r>
              <w:rPr>
                <w:noProof/>
                <w:webHidden/>
              </w:rPr>
              <w:fldChar w:fldCharType="separate"/>
            </w:r>
            <w:r>
              <w:rPr>
                <w:noProof/>
                <w:webHidden/>
              </w:rPr>
              <w:t>14</w:t>
            </w:r>
            <w:r>
              <w:rPr>
                <w:noProof/>
                <w:webHidden/>
              </w:rPr>
              <w:fldChar w:fldCharType="end"/>
            </w:r>
          </w:hyperlink>
        </w:p>
        <w:p w14:paraId="2F70DC67" w14:textId="59900799"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2" w:history="1">
            <w:r w:rsidRPr="00760D88">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erver Action</w:t>
            </w:r>
            <w:r>
              <w:rPr>
                <w:noProof/>
                <w:webHidden/>
              </w:rPr>
              <w:tab/>
            </w:r>
            <w:r>
              <w:rPr>
                <w:noProof/>
                <w:webHidden/>
              </w:rPr>
              <w:fldChar w:fldCharType="begin"/>
            </w:r>
            <w:r>
              <w:rPr>
                <w:noProof/>
                <w:webHidden/>
              </w:rPr>
              <w:instrText xml:space="preserve"> PAGEREF _Toc175334442 \h </w:instrText>
            </w:r>
            <w:r>
              <w:rPr>
                <w:noProof/>
                <w:webHidden/>
              </w:rPr>
            </w:r>
            <w:r>
              <w:rPr>
                <w:noProof/>
                <w:webHidden/>
              </w:rPr>
              <w:fldChar w:fldCharType="separate"/>
            </w:r>
            <w:r>
              <w:rPr>
                <w:noProof/>
                <w:webHidden/>
              </w:rPr>
              <w:t>14</w:t>
            </w:r>
            <w:r>
              <w:rPr>
                <w:noProof/>
                <w:webHidden/>
              </w:rPr>
              <w:fldChar w:fldCharType="end"/>
            </w:r>
          </w:hyperlink>
        </w:p>
        <w:p w14:paraId="17C42D78" w14:textId="71364ECB"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3" w:history="1">
            <w:r w:rsidRPr="00760D88">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Inconvénients</w:t>
            </w:r>
            <w:r>
              <w:rPr>
                <w:noProof/>
                <w:webHidden/>
              </w:rPr>
              <w:tab/>
            </w:r>
            <w:r>
              <w:rPr>
                <w:noProof/>
                <w:webHidden/>
              </w:rPr>
              <w:fldChar w:fldCharType="begin"/>
            </w:r>
            <w:r>
              <w:rPr>
                <w:noProof/>
                <w:webHidden/>
              </w:rPr>
              <w:instrText xml:space="preserve"> PAGEREF _Toc175334443 \h </w:instrText>
            </w:r>
            <w:r>
              <w:rPr>
                <w:noProof/>
                <w:webHidden/>
              </w:rPr>
            </w:r>
            <w:r>
              <w:rPr>
                <w:noProof/>
                <w:webHidden/>
              </w:rPr>
              <w:fldChar w:fldCharType="separate"/>
            </w:r>
            <w:r>
              <w:rPr>
                <w:noProof/>
                <w:webHidden/>
              </w:rPr>
              <w:t>15</w:t>
            </w:r>
            <w:r>
              <w:rPr>
                <w:noProof/>
                <w:webHidden/>
              </w:rPr>
              <w:fldChar w:fldCharType="end"/>
            </w:r>
          </w:hyperlink>
        </w:p>
        <w:p w14:paraId="5C110419" w14:textId="6649AA3D"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4" w:history="1">
            <w:r w:rsidRPr="00760D88">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Problématique</w:t>
            </w:r>
            <w:r>
              <w:rPr>
                <w:noProof/>
                <w:webHidden/>
              </w:rPr>
              <w:tab/>
            </w:r>
            <w:r>
              <w:rPr>
                <w:noProof/>
                <w:webHidden/>
              </w:rPr>
              <w:fldChar w:fldCharType="begin"/>
            </w:r>
            <w:r>
              <w:rPr>
                <w:noProof/>
                <w:webHidden/>
              </w:rPr>
              <w:instrText xml:space="preserve"> PAGEREF _Toc175334444 \h </w:instrText>
            </w:r>
            <w:r>
              <w:rPr>
                <w:noProof/>
                <w:webHidden/>
              </w:rPr>
            </w:r>
            <w:r>
              <w:rPr>
                <w:noProof/>
                <w:webHidden/>
              </w:rPr>
              <w:fldChar w:fldCharType="separate"/>
            </w:r>
            <w:r>
              <w:rPr>
                <w:noProof/>
                <w:webHidden/>
              </w:rPr>
              <w:t>15</w:t>
            </w:r>
            <w:r>
              <w:rPr>
                <w:noProof/>
                <w:webHidden/>
              </w:rPr>
              <w:fldChar w:fldCharType="end"/>
            </w:r>
          </w:hyperlink>
        </w:p>
        <w:p w14:paraId="13D71311" w14:textId="27BCE8BB" w:rsidR="00975C51" w:rsidRDefault="00975C51">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5" w:history="1">
            <w:r w:rsidRPr="00760D88">
              <w:rPr>
                <w:rStyle w:val="Lienhypertexte"/>
                <w:noProof/>
              </w:rPr>
              <w:t>6.2.5</w:t>
            </w:r>
            <w:r>
              <w:rPr>
                <w:rFonts w:asciiTheme="minorHAnsi" w:eastAsiaTheme="minorEastAsia" w:hAnsiTheme="minorHAnsi" w:cstheme="minorBidi"/>
                <w:noProof/>
                <w:kern w:val="2"/>
                <w:sz w:val="24"/>
                <w:szCs w:val="24"/>
                <w:lang w:eastAsia="fr-CH"/>
                <w14:ligatures w14:val="standardContextual"/>
              </w:rPr>
              <w:tab/>
            </w:r>
            <w:r w:rsidRPr="00760D88">
              <w:rPr>
                <w:rStyle w:val="Lienhypertexte"/>
                <w:noProof/>
              </w:rPr>
              <w:t>Solutions</w:t>
            </w:r>
            <w:r>
              <w:rPr>
                <w:noProof/>
                <w:webHidden/>
              </w:rPr>
              <w:tab/>
            </w:r>
            <w:r>
              <w:rPr>
                <w:noProof/>
                <w:webHidden/>
              </w:rPr>
              <w:fldChar w:fldCharType="begin"/>
            </w:r>
            <w:r>
              <w:rPr>
                <w:noProof/>
                <w:webHidden/>
              </w:rPr>
              <w:instrText xml:space="preserve"> PAGEREF _Toc175334445 \h </w:instrText>
            </w:r>
            <w:r>
              <w:rPr>
                <w:noProof/>
                <w:webHidden/>
              </w:rPr>
            </w:r>
            <w:r>
              <w:rPr>
                <w:noProof/>
                <w:webHidden/>
              </w:rPr>
              <w:fldChar w:fldCharType="separate"/>
            </w:r>
            <w:r>
              <w:rPr>
                <w:noProof/>
                <w:webHidden/>
              </w:rPr>
              <w:t>16</w:t>
            </w:r>
            <w:r>
              <w:rPr>
                <w:noProof/>
                <w:webHidden/>
              </w:rPr>
              <w:fldChar w:fldCharType="end"/>
            </w:r>
          </w:hyperlink>
        </w:p>
        <w:p w14:paraId="3D0340CD" w14:textId="0A028B80"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46" w:history="1">
            <w:r w:rsidRPr="00760D88">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Avenir de l’application</w:t>
            </w:r>
            <w:r>
              <w:rPr>
                <w:noProof/>
                <w:webHidden/>
              </w:rPr>
              <w:tab/>
            </w:r>
            <w:r>
              <w:rPr>
                <w:noProof/>
                <w:webHidden/>
              </w:rPr>
              <w:fldChar w:fldCharType="begin"/>
            </w:r>
            <w:r>
              <w:rPr>
                <w:noProof/>
                <w:webHidden/>
              </w:rPr>
              <w:instrText xml:space="preserve"> PAGEREF _Toc175334446 \h </w:instrText>
            </w:r>
            <w:r>
              <w:rPr>
                <w:noProof/>
                <w:webHidden/>
              </w:rPr>
            </w:r>
            <w:r>
              <w:rPr>
                <w:noProof/>
                <w:webHidden/>
              </w:rPr>
              <w:fldChar w:fldCharType="separate"/>
            </w:r>
            <w:r>
              <w:rPr>
                <w:noProof/>
                <w:webHidden/>
              </w:rPr>
              <w:t>17</w:t>
            </w:r>
            <w:r>
              <w:rPr>
                <w:noProof/>
                <w:webHidden/>
              </w:rPr>
              <w:fldChar w:fldCharType="end"/>
            </w:r>
          </w:hyperlink>
        </w:p>
        <w:p w14:paraId="40D9D935" w14:textId="4AC76CFC"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47" w:history="1">
            <w:r w:rsidRPr="00760D88">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Spécialisation des fiches</w:t>
            </w:r>
            <w:r>
              <w:rPr>
                <w:noProof/>
                <w:webHidden/>
              </w:rPr>
              <w:tab/>
            </w:r>
            <w:r>
              <w:rPr>
                <w:noProof/>
                <w:webHidden/>
              </w:rPr>
              <w:fldChar w:fldCharType="begin"/>
            </w:r>
            <w:r>
              <w:rPr>
                <w:noProof/>
                <w:webHidden/>
              </w:rPr>
              <w:instrText xml:space="preserve"> PAGEREF _Toc175334447 \h </w:instrText>
            </w:r>
            <w:r>
              <w:rPr>
                <w:noProof/>
                <w:webHidden/>
              </w:rPr>
            </w:r>
            <w:r>
              <w:rPr>
                <w:noProof/>
                <w:webHidden/>
              </w:rPr>
              <w:fldChar w:fldCharType="separate"/>
            </w:r>
            <w:r>
              <w:rPr>
                <w:noProof/>
                <w:webHidden/>
              </w:rPr>
              <w:t>17</w:t>
            </w:r>
            <w:r>
              <w:rPr>
                <w:noProof/>
                <w:webHidden/>
              </w:rPr>
              <w:fldChar w:fldCharType="end"/>
            </w:r>
          </w:hyperlink>
        </w:p>
        <w:p w14:paraId="006E8CD7" w14:textId="462F76A1"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48" w:history="1">
            <w:r w:rsidRPr="00760D88">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Software as a Service</w:t>
            </w:r>
            <w:r>
              <w:rPr>
                <w:noProof/>
                <w:webHidden/>
              </w:rPr>
              <w:tab/>
            </w:r>
            <w:r>
              <w:rPr>
                <w:noProof/>
                <w:webHidden/>
              </w:rPr>
              <w:fldChar w:fldCharType="begin"/>
            </w:r>
            <w:r>
              <w:rPr>
                <w:noProof/>
                <w:webHidden/>
              </w:rPr>
              <w:instrText xml:space="preserve"> PAGEREF _Toc175334448 \h </w:instrText>
            </w:r>
            <w:r>
              <w:rPr>
                <w:noProof/>
                <w:webHidden/>
              </w:rPr>
            </w:r>
            <w:r>
              <w:rPr>
                <w:noProof/>
                <w:webHidden/>
              </w:rPr>
              <w:fldChar w:fldCharType="separate"/>
            </w:r>
            <w:r>
              <w:rPr>
                <w:noProof/>
                <w:webHidden/>
              </w:rPr>
              <w:t>17</w:t>
            </w:r>
            <w:r>
              <w:rPr>
                <w:noProof/>
                <w:webHidden/>
              </w:rPr>
              <w:fldChar w:fldCharType="end"/>
            </w:r>
          </w:hyperlink>
        </w:p>
        <w:p w14:paraId="2C1DCBA1" w14:textId="1C9A71DB" w:rsidR="00975C51" w:rsidRDefault="00975C51">
          <w:pPr>
            <w:pStyle w:val="TM2"/>
            <w:rPr>
              <w:rFonts w:asciiTheme="minorHAnsi" w:eastAsiaTheme="minorEastAsia" w:hAnsiTheme="minorHAnsi" w:cstheme="minorBidi"/>
              <w:b w:val="0"/>
              <w:noProof/>
              <w:kern w:val="2"/>
              <w:sz w:val="24"/>
              <w:szCs w:val="24"/>
              <w:lang w:eastAsia="fr-CH"/>
              <w14:ligatures w14:val="standardContextual"/>
            </w:rPr>
          </w:pPr>
          <w:hyperlink w:anchor="_Toc175334449" w:history="1">
            <w:r w:rsidRPr="00760D88">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760D88">
              <w:rPr>
                <w:rStyle w:val="Lienhypertexte"/>
                <w:noProof/>
              </w:rPr>
              <w:t>Interface graphique (shared room)</w:t>
            </w:r>
            <w:r>
              <w:rPr>
                <w:noProof/>
                <w:webHidden/>
              </w:rPr>
              <w:tab/>
            </w:r>
            <w:r>
              <w:rPr>
                <w:noProof/>
                <w:webHidden/>
              </w:rPr>
              <w:fldChar w:fldCharType="begin"/>
            </w:r>
            <w:r>
              <w:rPr>
                <w:noProof/>
                <w:webHidden/>
              </w:rPr>
              <w:instrText xml:space="preserve"> PAGEREF _Toc175334449 \h </w:instrText>
            </w:r>
            <w:r>
              <w:rPr>
                <w:noProof/>
                <w:webHidden/>
              </w:rPr>
            </w:r>
            <w:r>
              <w:rPr>
                <w:noProof/>
                <w:webHidden/>
              </w:rPr>
              <w:fldChar w:fldCharType="separate"/>
            </w:r>
            <w:r>
              <w:rPr>
                <w:noProof/>
                <w:webHidden/>
              </w:rPr>
              <w:t>17</w:t>
            </w:r>
            <w:r>
              <w:rPr>
                <w:noProof/>
                <w:webHidden/>
              </w:rPr>
              <w:fldChar w:fldCharType="end"/>
            </w:r>
          </w:hyperlink>
        </w:p>
        <w:p w14:paraId="0E19A9D2" w14:textId="22867120"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50" w:history="1">
            <w:r w:rsidRPr="00760D88">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760D88">
              <w:rPr>
                <w:rStyle w:val="Lienhypertexte"/>
                <w:noProof/>
              </w:rPr>
              <w:t>Conclusion</w:t>
            </w:r>
            <w:r>
              <w:rPr>
                <w:noProof/>
                <w:webHidden/>
              </w:rPr>
              <w:tab/>
            </w:r>
            <w:r>
              <w:rPr>
                <w:noProof/>
                <w:webHidden/>
              </w:rPr>
              <w:fldChar w:fldCharType="begin"/>
            </w:r>
            <w:r>
              <w:rPr>
                <w:noProof/>
                <w:webHidden/>
              </w:rPr>
              <w:instrText xml:space="preserve"> PAGEREF _Toc175334450 \h </w:instrText>
            </w:r>
            <w:r>
              <w:rPr>
                <w:noProof/>
                <w:webHidden/>
              </w:rPr>
            </w:r>
            <w:r>
              <w:rPr>
                <w:noProof/>
                <w:webHidden/>
              </w:rPr>
              <w:fldChar w:fldCharType="separate"/>
            </w:r>
            <w:r>
              <w:rPr>
                <w:noProof/>
                <w:webHidden/>
              </w:rPr>
              <w:t>18</w:t>
            </w:r>
            <w:r>
              <w:rPr>
                <w:noProof/>
                <w:webHidden/>
              </w:rPr>
              <w:fldChar w:fldCharType="end"/>
            </w:r>
          </w:hyperlink>
        </w:p>
        <w:p w14:paraId="0994A377" w14:textId="601BD0A2"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51" w:history="1">
            <w:r w:rsidRPr="00760D88">
              <w:rPr>
                <w:rStyle w:val="Lienhypertexte"/>
                <w:noProof/>
              </w:rPr>
              <w:t>Bibliographie</w:t>
            </w:r>
            <w:r>
              <w:rPr>
                <w:noProof/>
                <w:webHidden/>
              </w:rPr>
              <w:tab/>
            </w:r>
            <w:r>
              <w:rPr>
                <w:noProof/>
                <w:webHidden/>
              </w:rPr>
              <w:fldChar w:fldCharType="begin"/>
            </w:r>
            <w:r>
              <w:rPr>
                <w:noProof/>
                <w:webHidden/>
              </w:rPr>
              <w:instrText xml:space="preserve"> PAGEREF _Toc175334451 \h </w:instrText>
            </w:r>
            <w:r>
              <w:rPr>
                <w:noProof/>
                <w:webHidden/>
              </w:rPr>
            </w:r>
            <w:r>
              <w:rPr>
                <w:noProof/>
                <w:webHidden/>
              </w:rPr>
              <w:fldChar w:fldCharType="separate"/>
            </w:r>
            <w:r>
              <w:rPr>
                <w:noProof/>
                <w:webHidden/>
              </w:rPr>
              <w:t>19</w:t>
            </w:r>
            <w:r>
              <w:rPr>
                <w:noProof/>
                <w:webHidden/>
              </w:rPr>
              <w:fldChar w:fldCharType="end"/>
            </w:r>
          </w:hyperlink>
        </w:p>
        <w:p w14:paraId="264FB09C" w14:textId="6D450E70"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52" w:history="1">
            <w:r w:rsidRPr="00760D88">
              <w:rPr>
                <w:rStyle w:val="Lienhypertexte"/>
                <w:noProof/>
              </w:rPr>
              <w:t>Annexe 1 : MindMap</w:t>
            </w:r>
            <w:r>
              <w:rPr>
                <w:noProof/>
                <w:webHidden/>
              </w:rPr>
              <w:tab/>
            </w:r>
            <w:r>
              <w:rPr>
                <w:noProof/>
                <w:webHidden/>
              </w:rPr>
              <w:fldChar w:fldCharType="begin"/>
            </w:r>
            <w:r>
              <w:rPr>
                <w:noProof/>
                <w:webHidden/>
              </w:rPr>
              <w:instrText xml:space="preserve"> PAGEREF _Toc175334452 \h </w:instrText>
            </w:r>
            <w:r>
              <w:rPr>
                <w:noProof/>
                <w:webHidden/>
              </w:rPr>
            </w:r>
            <w:r>
              <w:rPr>
                <w:noProof/>
                <w:webHidden/>
              </w:rPr>
              <w:fldChar w:fldCharType="separate"/>
            </w:r>
            <w:r>
              <w:rPr>
                <w:noProof/>
                <w:webHidden/>
              </w:rPr>
              <w:t>20</w:t>
            </w:r>
            <w:r>
              <w:rPr>
                <w:noProof/>
                <w:webHidden/>
              </w:rPr>
              <w:fldChar w:fldCharType="end"/>
            </w:r>
          </w:hyperlink>
        </w:p>
        <w:p w14:paraId="5A371E7C" w14:textId="3092048D" w:rsidR="00975C51" w:rsidRDefault="00975C51">
          <w:pPr>
            <w:pStyle w:val="TM1"/>
            <w:rPr>
              <w:rFonts w:asciiTheme="minorHAnsi" w:eastAsiaTheme="minorEastAsia" w:hAnsiTheme="minorHAnsi" w:cstheme="minorBidi"/>
              <w:b w:val="0"/>
              <w:noProof/>
              <w:kern w:val="2"/>
              <w:szCs w:val="24"/>
              <w:lang w:eastAsia="fr-CH"/>
              <w14:ligatures w14:val="standardContextual"/>
            </w:rPr>
          </w:pPr>
          <w:hyperlink w:anchor="_Toc175334453" w:history="1">
            <w:r w:rsidRPr="00760D88">
              <w:rPr>
                <w:rStyle w:val="Lienhypertexte"/>
                <w:noProof/>
              </w:rPr>
              <w:t>Annexe 2 : Modèle de base de données</w:t>
            </w:r>
            <w:r>
              <w:rPr>
                <w:noProof/>
                <w:webHidden/>
              </w:rPr>
              <w:tab/>
            </w:r>
            <w:r>
              <w:rPr>
                <w:noProof/>
                <w:webHidden/>
              </w:rPr>
              <w:fldChar w:fldCharType="begin"/>
            </w:r>
            <w:r>
              <w:rPr>
                <w:noProof/>
                <w:webHidden/>
              </w:rPr>
              <w:instrText xml:space="preserve"> PAGEREF _Toc175334453 \h </w:instrText>
            </w:r>
            <w:r>
              <w:rPr>
                <w:noProof/>
                <w:webHidden/>
              </w:rPr>
            </w:r>
            <w:r>
              <w:rPr>
                <w:noProof/>
                <w:webHidden/>
              </w:rPr>
              <w:fldChar w:fldCharType="separate"/>
            </w:r>
            <w:r>
              <w:rPr>
                <w:noProof/>
                <w:webHidden/>
              </w:rPr>
              <w:t>21</w:t>
            </w:r>
            <w:r>
              <w:rPr>
                <w:noProof/>
                <w:webHidden/>
              </w:rPr>
              <w:fldChar w:fldCharType="end"/>
            </w:r>
          </w:hyperlink>
        </w:p>
        <w:p w14:paraId="3932102A" w14:textId="0F995A06" w:rsidR="0060729A" w:rsidRDefault="00000000">
          <w:pPr>
            <w:pStyle w:val="TM1"/>
            <w:rPr>
              <w:rFonts w:asciiTheme="minorHAnsi" w:eastAsiaTheme="minorEastAsia" w:hAnsiTheme="minorHAnsi" w:cstheme="minorBidi"/>
              <w:b w:val="0"/>
              <w:kern w:val="2"/>
              <w:szCs w:val="24"/>
              <w:lang w:eastAsia="fr-CH"/>
              <w14:ligatures w14:val="standardContextual"/>
            </w:rPr>
          </w:pPr>
          <w:r>
            <w:rPr>
              <w:rStyle w:val="IndexLink"/>
            </w:rPr>
            <w:fldChar w:fldCharType="end"/>
          </w:r>
        </w:p>
      </w:sdtContent>
    </w:sdt>
    <w:p w14:paraId="2A459C70" w14:textId="0AD42553" w:rsidR="0060729A" w:rsidRPr="00D47A2E" w:rsidRDefault="00000000" w:rsidP="00D47A2E">
      <w:pPr>
        <w:pStyle w:val="titrenonnumrotcentr"/>
        <w:jc w:val="left"/>
        <w:rPr>
          <w:rFonts w:asciiTheme="minorHAnsi" w:eastAsiaTheme="minorEastAsia" w:hAnsiTheme="minorHAnsi" w:cstheme="minorBidi"/>
          <w:lang w:eastAsia="fr-CH"/>
        </w:rPr>
      </w:pPr>
      <w:r>
        <w:br w:type="page"/>
      </w:r>
    </w:p>
    <w:p w14:paraId="4B8F2BD6" w14:textId="77777777" w:rsidR="0060729A" w:rsidRDefault="00000000">
      <w:pPr>
        <w:pStyle w:val="titrenonnumrotcentr"/>
      </w:pPr>
      <w:bookmarkStart w:id="11" w:name="_Toc175334400"/>
      <w:r>
        <w:lastRenderedPageBreak/>
        <w:t>Liste des figures</w:t>
      </w:r>
      <w:bookmarkEnd w:id="11"/>
    </w:p>
    <w:p w14:paraId="678F2C47" w14:textId="3B1CB5D8" w:rsidR="00683B6B" w:rsidRDefault="00000000">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rPr>
          <w:rStyle w:val="IndexLink"/>
        </w:rPr>
        <w:instrText xml:space="preserve"> TOC \c "Figure" </w:instrText>
      </w:r>
      <w:r>
        <w:rPr>
          <w:rStyle w:val="IndexLink"/>
        </w:rPr>
        <w:fldChar w:fldCharType="separate"/>
      </w:r>
      <w:r w:rsidR="00683B6B">
        <w:rPr>
          <w:noProof/>
        </w:rPr>
        <w:t>Figure 1 Prompt</w:t>
      </w:r>
      <w:r w:rsidR="00683B6B">
        <w:rPr>
          <w:noProof/>
        </w:rPr>
        <w:tab/>
      </w:r>
      <w:r w:rsidR="00683B6B">
        <w:rPr>
          <w:noProof/>
        </w:rPr>
        <w:fldChar w:fldCharType="begin"/>
      </w:r>
      <w:r w:rsidR="00683B6B">
        <w:rPr>
          <w:noProof/>
        </w:rPr>
        <w:instrText xml:space="preserve"> PAGEREF _Toc174025373 \h </w:instrText>
      </w:r>
      <w:r w:rsidR="00683B6B">
        <w:rPr>
          <w:noProof/>
        </w:rPr>
      </w:r>
      <w:r w:rsidR="00683B6B">
        <w:rPr>
          <w:noProof/>
        </w:rPr>
        <w:fldChar w:fldCharType="separate"/>
      </w:r>
      <w:r w:rsidR="00295334">
        <w:rPr>
          <w:noProof/>
        </w:rPr>
        <w:t>11</w:t>
      </w:r>
      <w:r w:rsidR="00683B6B">
        <w:rPr>
          <w:noProof/>
        </w:rPr>
        <w:fldChar w:fldCharType="end"/>
      </w:r>
    </w:p>
    <w:p w14:paraId="4E917E98" w14:textId="7AA29547" w:rsidR="0060729A" w:rsidRDefault="00000000">
      <w:pPr>
        <w:pStyle w:val="Tabledesillustrations"/>
        <w:tabs>
          <w:tab w:val="right" w:leader="dot" w:pos="8493"/>
        </w:tabs>
        <w:rPr>
          <w:rFonts w:asciiTheme="minorHAnsi" w:eastAsiaTheme="minorEastAsia" w:hAnsiTheme="minorHAnsi" w:cstheme="minorBidi"/>
          <w:lang w:eastAsia="fr-CH"/>
        </w:rPr>
      </w:pPr>
      <w:r>
        <w:rPr>
          <w:b/>
          <w:bCs/>
          <w:lang w:val="fr-FR"/>
        </w:rPr>
        <w:fldChar w:fldCharType="end"/>
      </w:r>
    </w:p>
    <w:p w14:paraId="3EB25C7E" w14:textId="77777777" w:rsidR="0060729A" w:rsidRDefault="0060729A">
      <w:pPr>
        <w:sectPr w:rsidR="0060729A">
          <w:footerReference w:type="default" r:id="rId13"/>
          <w:pgSz w:w="11906" w:h="16838"/>
          <w:pgMar w:top="1418" w:right="1418" w:bottom="1418" w:left="1985" w:header="0" w:footer="709" w:gutter="0"/>
          <w:pgNumType w:fmt="lowerRoman" w:start="1"/>
          <w:cols w:space="720"/>
          <w:formProt w:val="0"/>
          <w:docGrid w:linePitch="360"/>
        </w:sectPr>
      </w:pPr>
    </w:p>
    <w:p w14:paraId="2424E045" w14:textId="7AE03837" w:rsidR="00C3591B" w:rsidRDefault="00C3591B" w:rsidP="00C3591B">
      <w:pPr>
        <w:pStyle w:val="titrenonnumrotcentr"/>
      </w:pPr>
      <w:bookmarkStart w:id="12" w:name="_Toc338746592"/>
      <w:bookmarkStart w:id="13" w:name="_Toc175334401"/>
      <w:r>
        <w:lastRenderedPageBreak/>
        <w:t>Glossaire des termes</w:t>
      </w:r>
      <w:bookmarkEnd w:id="13"/>
    </w:p>
    <w:p w14:paraId="650FD30F" w14:textId="53998DB5" w:rsidR="00C3591B" w:rsidRDefault="00C3591B" w:rsidP="00334D0A">
      <w:pPr>
        <w:pStyle w:val="Corpsdetexte"/>
        <w:tabs>
          <w:tab w:val="left" w:pos="709"/>
          <w:tab w:val="left" w:pos="1134"/>
          <w:tab w:val="left" w:pos="2835"/>
        </w:tabs>
      </w:pPr>
      <w:r>
        <w:t>G1.</w:t>
      </w:r>
      <w:r w:rsidR="00334D0A">
        <w:tab/>
      </w:r>
      <w:r>
        <w:t xml:space="preserve">: </w:t>
      </w:r>
      <w:r w:rsidR="00334D0A">
        <w:tab/>
        <w:t>JDR</w:t>
      </w:r>
      <w:r w:rsidR="00334D0A">
        <w:tab/>
        <w:t>Jeu de rôle</w:t>
      </w:r>
    </w:p>
    <w:p w14:paraId="276CCA0F" w14:textId="702854FE" w:rsidR="00334D0A" w:rsidRDefault="00334D0A" w:rsidP="00334D0A">
      <w:pPr>
        <w:pStyle w:val="Corpsdetexte"/>
        <w:tabs>
          <w:tab w:val="left" w:pos="709"/>
          <w:tab w:val="left" w:pos="1134"/>
          <w:tab w:val="left" w:pos="2835"/>
        </w:tabs>
      </w:pPr>
      <w:r>
        <w:t>G2.</w:t>
      </w:r>
      <w:r>
        <w:tab/>
        <w:t>:</w:t>
      </w:r>
      <w:r>
        <w:tab/>
        <w:t>MJ</w:t>
      </w:r>
      <w:r>
        <w:tab/>
        <w:t>Maître du jeu</w:t>
      </w:r>
    </w:p>
    <w:p w14:paraId="54838595" w14:textId="044CF0DB" w:rsidR="00334D0A" w:rsidRPr="00334D0A" w:rsidRDefault="00334D0A" w:rsidP="00334D0A">
      <w:pPr>
        <w:pStyle w:val="Corpsdetexte"/>
        <w:tabs>
          <w:tab w:val="left" w:pos="709"/>
          <w:tab w:val="left" w:pos="1134"/>
          <w:tab w:val="left" w:pos="2835"/>
        </w:tabs>
      </w:pPr>
      <w:r w:rsidRPr="00334D0A">
        <w:t>G3.</w:t>
      </w:r>
      <w:r>
        <w:tab/>
      </w:r>
      <w:r w:rsidRPr="00334D0A">
        <w:t>:</w:t>
      </w:r>
      <w:r>
        <w:tab/>
      </w:r>
      <w:r w:rsidRPr="00334D0A">
        <w:t>GM</w:t>
      </w:r>
      <w:r w:rsidRPr="00334D0A">
        <w:tab/>
        <w:t>Game Master</w:t>
      </w:r>
    </w:p>
    <w:p w14:paraId="6218313E" w14:textId="6F89A224" w:rsidR="00334D0A" w:rsidRDefault="00334D0A" w:rsidP="00334D0A">
      <w:pPr>
        <w:pStyle w:val="Corpsdetexte"/>
        <w:tabs>
          <w:tab w:val="left" w:pos="709"/>
          <w:tab w:val="left" w:pos="1134"/>
          <w:tab w:val="left" w:pos="2835"/>
        </w:tabs>
      </w:pPr>
      <w:r w:rsidRPr="00334D0A">
        <w:t>G4.</w:t>
      </w:r>
      <w:r>
        <w:tab/>
      </w:r>
      <w:r w:rsidRPr="00334D0A">
        <w:t>:</w:t>
      </w:r>
      <w:r>
        <w:tab/>
      </w:r>
      <w:r w:rsidRPr="00334D0A">
        <w:t>PNJ</w:t>
      </w:r>
      <w:r w:rsidRPr="00334D0A">
        <w:tab/>
        <w:t>Personnage non-j</w:t>
      </w:r>
      <w:r>
        <w:t>oueur</w:t>
      </w:r>
    </w:p>
    <w:p w14:paraId="6339BF1D" w14:textId="1D438684" w:rsidR="00334D0A" w:rsidRPr="00FD30A2" w:rsidRDefault="00334D0A" w:rsidP="00334D0A">
      <w:pPr>
        <w:pStyle w:val="Corpsdetexte"/>
        <w:tabs>
          <w:tab w:val="left" w:pos="709"/>
          <w:tab w:val="left" w:pos="1134"/>
          <w:tab w:val="left" w:pos="2835"/>
        </w:tabs>
      </w:pPr>
      <w:r w:rsidRPr="00FD30A2">
        <w:t>G5.</w:t>
      </w:r>
      <w:r w:rsidRPr="00FD30A2">
        <w:tab/>
        <w:t>:</w:t>
      </w:r>
      <w:r w:rsidRPr="00FD30A2">
        <w:tab/>
        <w:t>SSR</w:t>
      </w:r>
      <w:r w:rsidRPr="00FD30A2">
        <w:tab/>
        <w:t>Server Side Rendering</w:t>
      </w:r>
    </w:p>
    <w:p w14:paraId="2B46A75F" w14:textId="4F2B6826" w:rsidR="00334D0A" w:rsidRDefault="00334D0A" w:rsidP="00334D0A">
      <w:pPr>
        <w:pStyle w:val="Corpsdetexte"/>
        <w:tabs>
          <w:tab w:val="left" w:pos="709"/>
          <w:tab w:val="left" w:pos="1134"/>
          <w:tab w:val="left" w:pos="2835"/>
        </w:tabs>
        <w:rPr>
          <w:lang w:val="en-US"/>
        </w:rPr>
      </w:pPr>
      <w:r>
        <w:rPr>
          <w:lang w:val="en-US"/>
        </w:rPr>
        <w:t>G6.</w:t>
      </w:r>
      <w:r>
        <w:rPr>
          <w:lang w:val="en-US"/>
        </w:rPr>
        <w:tab/>
        <w:t>:</w:t>
      </w:r>
      <w:r>
        <w:rPr>
          <w:lang w:val="en-US"/>
        </w:rPr>
        <w:tab/>
        <w:t>CSR</w:t>
      </w:r>
      <w:r>
        <w:rPr>
          <w:lang w:val="en-US"/>
        </w:rPr>
        <w:tab/>
        <w:t>Client Side Rendering</w:t>
      </w:r>
    </w:p>
    <w:p w14:paraId="602835DB" w14:textId="69197747" w:rsidR="00334D0A" w:rsidRDefault="00334D0A" w:rsidP="00334D0A">
      <w:pPr>
        <w:pStyle w:val="Corpsdetexte"/>
        <w:tabs>
          <w:tab w:val="left" w:pos="709"/>
          <w:tab w:val="left" w:pos="1134"/>
          <w:tab w:val="left" w:pos="2835"/>
        </w:tabs>
        <w:rPr>
          <w:lang w:val="en-US"/>
        </w:rPr>
      </w:pPr>
      <w:r>
        <w:rPr>
          <w:lang w:val="en-US"/>
        </w:rPr>
        <w:t>G7.</w:t>
      </w:r>
      <w:r>
        <w:rPr>
          <w:lang w:val="en-US"/>
        </w:rPr>
        <w:tab/>
        <w:t>:</w:t>
      </w:r>
      <w:r>
        <w:rPr>
          <w:lang w:val="en-US"/>
        </w:rPr>
        <w:tab/>
        <w:t>SSO</w:t>
      </w:r>
      <w:r>
        <w:rPr>
          <w:lang w:val="en-US"/>
        </w:rPr>
        <w:tab/>
        <w:t>Single Sign On</w:t>
      </w:r>
    </w:p>
    <w:p w14:paraId="6EFEA650" w14:textId="7ABCE062" w:rsidR="00334D0A" w:rsidRDefault="00334D0A" w:rsidP="00334D0A">
      <w:pPr>
        <w:pStyle w:val="Corpsdetexte"/>
        <w:tabs>
          <w:tab w:val="left" w:pos="709"/>
          <w:tab w:val="left" w:pos="1134"/>
          <w:tab w:val="left" w:pos="2835"/>
        </w:tabs>
        <w:rPr>
          <w:lang w:val="en-US"/>
        </w:rPr>
      </w:pPr>
      <w:r>
        <w:rPr>
          <w:lang w:val="en-US"/>
        </w:rPr>
        <w:t>G8.</w:t>
      </w:r>
      <w:r>
        <w:rPr>
          <w:lang w:val="en-US"/>
        </w:rPr>
        <w:tab/>
        <w:t>:</w:t>
      </w:r>
      <w:r>
        <w:rPr>
          <w:lang w:val="en-US"/>
        </w:rPr>
        <w:tab/>
        <w:t>API</w:t>
      </w:r>
      <w:r>
        <w:rPr>
          <w:lang w:val="en-US"/>
        </w:rPr>
        <w:tab/>
        <w:t>Application Platform Interface</w:t>
      </w:r>
    </w:p>
    <w:p w14:paraId="64AAE05E" w14:textId="7FB8C307" w:rsidR="00334D0A" w:rsidRPr="00334D0A" w:rsidRDefault="00334D0A" w:rsidP="00334D0A">
      <w:pPr>
        <w:pStyle w:val="Corpsdetexte"/>
        <w:tabs>
          <w:tab w:val="left" w:pos="709"/>
          <w:tab w:val="left" w:pos="1134"/>
          <w:tab w:val="left" w:pos="2835"/>
        </w:tabs>
        <w:rPr>
          <w:lang w:val="en-US"/>
        </w:rPr>
      </w:pPr>
      <w:r>
        <w:rPr>
          <w:lang w:val="en-US"/>
        </w:rPr>
        <w:t>G9.</w:t>
      </w:r>
      <w:r>
        <w:rPr>
          <w:lang w:val="en-US"/>
        </w:rPr>
        <w:tab/>
        <w:t>:</w:t>
      </w:r>
      <w:r>
        <w:rPr>
          <w:lang w:val="en-US"/>
        </w:rPr>
        <w:tab/>
        <w:t>REST</w:t>
      </w:r>
      <w:r>
        <w:rPr>
          <w:lang w:val="en-US"/>
        </w:rPr>
        <w:tab/>
        <w:t xml:space="preserve">Representational State Transfer </w:t>
      </w:r>
    </w:p>
    <w:p w14:paraId="25EB1548" w14:textId="0537A31E" w:rsidR="00334D0A" w:rsidRDefault="00334D0A" w:rsidP="00334D0A">
      <w:pPr>
        <w:pStyle w:val="Corpsdetexte"/>
        <w:tabs>
          <w:tab w:val="left" w:pos="709"/>
          <w:tab w:val="left" w:pos="1134"/>
          <w:tab w:val="left" w:pos="2835"/>
        </w:tabs>
        <w:rPr>
          <w:lang w:val="en-US"/>
        </w:rPr>
      </w:pPr>
      <w:r w:rsidRPr="00334D0A">
        <w:rPr>
          <w:lang w:val="en-US"/>
        </w:rPr>
        <w:t>G</w:t>
      </w:r>
      <w:r>
        <w:rPr>
          <w:lang w:val="en-US"/>
        </w:rPr>
        <w:t>10</w:t>
      </w:r>
      <w:r w:rsidRPr="00334D0A">
        <w:rPr>
          <w:lang w:val="en-US"/>
        </w:rPr>
        <w:t>.</w:t>
      </w:r>
      <w:r>
        <w:rPr>
          <w:lang w:val="en-US"/>
        </w:rPr>
        <w:tab/>
      </w:r>
      <w:r w:rsidRPr="00334D0A">
        <w:rPr>
          <w:lang w:val="en-US"/>
        </w:rPr>
        <w:t>:</w:t>
      </w:r>
      <w:r>
        <w:rPr>
          <w:lang w:val="en-US"/>
        </w:rPr>
        <w:tab/>
      </w:r>
      <w:r w:rsidRPr="00334D0A">
        <w:rPr>
          <w:lang w:val="en-US"/>
        </w:rPr>
        <w:t>SaaS</w:t>
      </w:r>
      <w:r w:rsidRPr="00334D0A">
        <w:rPr>
          <w:lang w:val="en-US"/>
        </w:rPr>
        <w:tab/>
        <w:t>Software as a</w:t>
      </w:r>
      <w:r>
        <w:rPr>
          <w:lang w:val="en-US"/>
        </w:rPr>
        <w:t xml:space="preserve"> Service</w:t>
      </w:r>
    </w:p>
    <w:p w14:paraId="34607BFE" w14:textId="5E6401CB" w:rsidR="005F5A3D" w:rsidRDefault="005F5A3D" w:rsidP="00334D0A">
      <w:pPr>
        <w:pStyle w:val="Corpsdetexte"/>
        <w:tabs>
          <w:tab w:val="left" w:pos="709"/>
          <w:tab w:val="left" w:pos="1134"/>
          <w:tab w:val="left" w:pos="2835"/>
        </w:tabs>
        <w:rPr>
          <w:lang w:val="en-US"/>
        </w:rPr>
      </w:pPr>
      <w:r>
        <w:rPr>
          <w:lang w:val="en-US"/>
        </w:rPr>
        <w:t>G11.</w:t>
      </w:r>
      <w:r>
        <w:rPr>
          <w:lang w:val="en-US"/>
        </w:rPr>
        <w:tab/>
        <w:t>:</w:t>
      </w:r>
      <w:r>
        <w:rPr>
          <w:lang w:val="en-US"/>
        </w:rPr>
        <w:tab/>
        <w:t>IA</w:t>
      </w:r>
      <w:r>
        <w:rPr>
          <w:lang w:val="en-US"/>
        </w:rPr>
        <w:tab/>
      </w:r>
      <w:r w:rsidRPr="005F5A3D">
        <w:t>Intelligence artificielle</w:t>
      </w:r>
    </w:p>
    <w:p w14:paraId="25D8B229" w14:textId="47BDCEAF" w:rsidR="00334D0A" w:rsidRPr="00334D0A" w:rsidRDefault="00334D0A" w:rsidP="00334D0A">
      <w:pPr>
        <w:rPr>
          <w:lang w:val="en-US"/>
        </w:rPr>
      </w:pPr>
      <w:r>
        <w:rPr>
          <w:lang w:val="en-US"/>
        </w:rPr>
        <w:br w:type="page"/>
      </w:r>
    </w:p>
    <w:p w14:paraId="5B932E5B" w14:textId="6025C5DF" w:rsidR="0060729A" w:rsidRDefault="00000000">
      <w:pPr>
        <w:pStyle w:val="Titre1"/>
      </w:pPr>
      <w:bookmarkStart w:id="14" w:name="_Toc175334402"/>
      <w:r>
        <w:lastRenderedPageBreak/>
        <w:t>Introduction</w:t>
      </w:r>
      <w:bookmarkEnd w:id="12"/>
      <w:bookmarkEnd w:id="14"/>
    </w:p>
    <w:p w14:paraId="38663812" w14:textId="77777777" w:rsidR="0060729A" w:rsidRDefault="00000000">
      <w:pPr>
        <w:pStyle w:val="Titre2"/>
      </w:pPr>
      <w:bookmarkStart w:id="15" w:name="_Toc175334403"/>
      <w:r>
        <w:t>Le jeu de rôle</w:t>
      </w:r>
      <w:bookmarkEnd w:id="15"/>
    </w:p>
    <w:p w14:paraId="4481CA4E" w14:textId="579C301F" w:rsidR="0060729A" w:rsidRPr="00BC397B" w:rsidRDefault="00000000">
      <w:pPr>
        <w:pStyle w:val="Corpsdetexte"/>
      </w:pPr>
      <w:r>
        <w:t>Le jeu de rôle</w:t>
      </w:r>
      <w:r w:rsidR="00235E34">
        <w:t xml:space="preserve"> papier</w:t>
      </w:r>
      <w:r>
        <w:t>, souvent abrégé JDR, est une activité ludique et interactive où les participants incarnent des personnages fictifs dans un cadre narratif défini par un maître du jeu. Cette pratique, née</w:t>
      </w:r>
      <w:r w:rsidR="00235E34">
        <w:t xml:space="preserve"> dans les années 1980-1990</w:t>
      </w:r>
      <w:r>
        <w:t xml:space="preserve"> avec des jeux emblématiques tels que Donjons et Dragons, a évolué pour englober une vaste gamme de genres, d’univers et de systèmes de règles. </w:t>
      </w:r>
      <w:r w:rsidR="00BC397B">
        <w:fldChar w:fldCharType="begin"/>
      </w:r>
      <w:r w:rsidR="00975C51">
        <w:instrText xml:space="preserve"> ADDIN ZOTERO_ITEM CSL_CITATION {"citationID":"j075XWy0","properties":{"formattedCitation":"(Wikip\\uc0\\u233{}dia 2024)","plainCitation":"(Wikipédia 2024)","noteIndex":0},"citationItems":[{"id":133,"uris":["http://zotero.org/users/13923150/items/DD6NCHP3"],"itemData":{"id":133,"type":"entry-encyclopedia","abstract":"Le jeu de rôle sur table (de l'anglais tabletop role-playing game) ou jeu de rôle papier (d'après pen-and-paper role-playing game), simplement appelé jeu de rôle ou JDR par ses pratiquants, est un jeu de société dans lequel les participants conçoivent ensemble une fiction par l’interprétation de rôles et par la narration, dans le cadre de contraintes de jeu qu’ils s’imposent.\nLes joueurs de jeu de rôle sont appelés « rôlistes ».\nDans sa forme traditionnelle, ce jeu rassemble les joueurs durant la partie autour d'une table, avec communément pour accessoires des dés et feuilles de papier. Il rassemble aussi des joueurs pour des parties sur Internet, et a inspiré d'autres formes de jeux de rôle ludiques tels que le grandeur nature et certains jeux vidéo.","container-title":"Wikipédia","language":"fr","license":"Creative Commons Attribution-ShareAlike License","note":"Page Version ID: 217207627","source":"Wikipedia","title":"Jeu de rôle sur table","URL":"https://fr.wikipedia.org/w/index.php?title=Jeu_de_r%C3%B4le_sur_table&amp;oldid=217207627","author":[{"literal":"Wikipédia"}],"accessed":{"date-parts":[["2024",8,23]]},"issued":{"date-parts":[["2024",7,29]]}}}],"schema":"https://github.com/citation-style-language/schema/raw/master/csl-citation.json"} </w:instrText>
      </w:r>
      <w:r w:rsidR="00BC397B">
        <w:fldChar w:fldCharType="separate"/>
      </w:r>
      <w:r w:rsidR="00975C51" w:rsidRPr="00975C51">
        <w:rPr>
          <w:rFonts w:cs="Arial"/>
        </w:rPr>
        <w:t>(Wikipédia 2024)</w:t>
      </w:r>
      <w:r w:rsidR="00BC397B">
        <w:fldChar w:fldCharType="end"/>
      </w:r>
    </w:p>
    <w:p w14:paraId="423ADBEA" w14:textId="77777777" w:rsidR="0060729A" w:rsidRDefault="00000000">
      <w:pPr>
        <w:pStyle w:val="Titre2"/>
      </w:pPr>
      <w:bookmarkStart w:id="16" w:name="_Toc175334404"/>
      <w:r>
        <w:t>Maître du jeu</w:t>
      </w:r>
      <w:bookmarkEnd w:id="16"/>
    </w:p>
    <w:p w14:paraId="67138815" w14:textId="3A70C8C2" w:rsidR="0060729A" w:rsidRDefault="00000000">
      <w:pPr>
        <w:pStyle w:val="Corpsdetexte"/>
      </w:pPr>
      <w:r>
        <w:t>Le maître du jeu (MJ), également connu sous le nom de Game Master (GM), occupe un rôle central et complexe dans le jeu, en étant responsable de la création et de la gestion de l'univers de jeu</w:t>
      </w:r>
      <w:r w:rsidR="00235E34">
        <w:t xml:space="preserve"> ainsi que le déroulement de l’histoire</w:t>
      </w:r>
      <w:r>
        <w:t xml:space="preserve">. L'une des principales difficultés auxquelles le MJ est confronté réside dans l'imprévisibilité des actions des joueurs. </w:t>
      </w:r>
    </w:p>
    <w:p w14:paraId="735872EE" w14:textId="08052FE1" w:rsidR="0060729A" w:rsidRDefault="00000000">
      <w:pPr>
        <w:pStyle w:val="Corpsdetexte"/>
      </w:pPr>
      <w:r>
        <w:t xml:space="preserve">Chaque décision et chaque interaction peuvent dévier de manière inattendue le déroulement de l'histoire, exigeant du MJ une capacité exceptionnelle </w:t>
      </w:r>
      <w:r w:rsidR="002033FD">
        <w:t xml:space="preserve">d’improvisation </w:t>
      </w:r>
      <w:r>
        <w:t xml:space="preserve">et </w:t>
      </w:r>
      <w:r w:rsidR="002033FD">
        <w:t>d’adaptation du</w:t>
      </w:r>
      <w:r>
        <w:t xml:space="preserve"> scénario en temps réel. De plus, le MJ doit concevoir et animer une multitude de personnages non-joueurs (PNJ), chacun doté de sa propre personnalité, de ses motivations et de ses objectifs. </w:t>
      </w:r>
    </w:p>
    <w:p w14:paraId="233E047B" w14:textId="530E59D7" w:rsidR="0060729A" w:rsidRDefault="00000000">
      <w:pPr>
        <w:pStyle w:val="Corpsdetexte"/>
      </w:pPr>
      <w:r>
        <w:t>Cette création massive de PNJ requiert non seulement une grande créativité, mais aussi une cohérence et une profondeur qui enrichissent l'univers de jeu, rendant l'expérience immersive pour les joueurs. Le MJ doit ainsi jongler avec une multitude de fils narratifs, anticiper les actions des joueurs et maintenir un équilibre entre structure et flexibilité, ce qui fait de ce rôle un véritable défi intellectuel et artistique.</w:t>
      </w:r>
    </w:p>
    <w:p w14:paraId="1D3EAB71" w14:textId="77777777" w:rsidR="0060729A" w:rsidRDefault="00000000">
      <w:pPr>
        <w:pStyle w:val="Titre2"/>
      </w:pPr>
      <w:bookmarkStart w:id="17" w:name="_Toc175334405"/>
      <w:r>
        <w:t>Fiche de personnage</w:t>
      </w:r>
      <w:bookmarkEnd w:id="17"/>
    </w:p>
    <w:p w14:paraId="0843CFD7" w14:textId="16A35FFE" w:rsidR="0060729A" w:rsidRDefault="00000000">
      <w:pPr>
        <w:pStyle w:val="Corpsdetexte"/>
      </w:pPr>
      <w:r>
        <w:t>Afin d’avoir un point de référence tout au long du JDR, les fiches de personnage sont essentielles pour le MJ</w:t>
      </w:r>
      <w:r w:rsidR="00235E34">
        <w:t xml:space="preserve"> et les joueurs afin</w:t>
      </w:r>
      <w:r>
        <w:t xml:space="preserve"> suivre l’état, se souvenir des différentes capacités et garder en tête les traits de caractère</w:t>
      </w:r>
      <w:r w:rsidR="002033FD">
        <w:t xml:space="preserve"> </w:t>
      </w:r>
      <w:r w:rsidR="00235E34">
        <w:t>des différents personnages de l’histoire</w:t>
      </w:r>
      <w:r>
        <w:t xml:space="preserve">. Suivant </w:t>
      </w:r>
      <w:r w:rsidR="00235E34">
        <w:t>l’univers de jeu et le système de règle utilisé</w:t>
      </w:r>
      <w:r>
        <w:t>, les fiches peuvent vari</w:t>
      </w:r>
      <w:r w:rsidR="00926F6B">
        <w:t>er</w:t>
      </w:r>
      <w:r>
        <w:t xml:space="preserve"> </w:t>
      </w:r>
      <w:r w:rsidR="00235E34">
        <w:t xml:space="preserve">grandement </w:t>
      </w:r>
      <w:r>
        <w:t>quant aux champs nécessaires à remplir en adéquation avec les besoins du MJ. En fonction de la longueur et/ou des événements du scénario, il en devient chronophage de créer des dizaines de personnage</w:t>
      </w:r>
      <w:r w:rsidR="00235E34">
        <w:t>, d’autant plus si le système de règle requiert des fiches de personnage complexe</w:t>
      </w:r>
      <w:r>
        <w:t>.</w:t>
      </w:r>
    </w:p>
    <w:p w14:paraId="2C893104" w14:textId="77777777" w:rsidR="0060729A" w:rsidRDefault="00000000">
      <w:r>
        <w:br w:type="page"/>
      </w:r>
    </w:p>
    <w:p w14:paraId="262A2BFD" w14:textId="77777777" w:rsidR="0060729A" w:rsidRDefault="00000000">
      <w:pPr>
        <w:pStyle w:val="Titre1"/>
      </w:pPr>
      <w:bookmarkStart w:id="18" w:name="_Toc175334406"/>
      <w:r>
        <w:lastRenderedPageBreak/>
        <w:t>Etat de l’art</w:t>
      </w:r>
      <w:bookmarkEnd w:id="18"/>
    </w:p>
    <w:p w14:paraId="3AE651F7" w14:textId="13A56BAA" w:rsidR="0060729A" w:rsidRDefault="002033FD">
      <w:pPr>
        <w:pStyle w:val="Corpsdetexte"/>
      </w:pPr>
      <w:r>
        <w:t>En date du 1</w:t>
      </w:r>
      <w:r w:rsidRPr="002033FD">
        <w:rPr>
          <w:vertAlign w:val="superscript"/>
        </w:rPr>
        <w:t>er</w:t>
      </w:r>
      <w:r>
        <w:t xml:space="preserve"> juin 2024, il existe diverses applications qui permettent d’obtenir des fiches </w:t>
      </w:r>
      <w:r w:rsidR="00926F6B">
        <w:t>préremplies</w:t>
      </w:r>
      <w:r>
        <w:t xml:space="preserve"> de façon aléatoire ou non. Elles possèdent chacune leurs avantages et leurs inconvénients.</w:t>
      </w:r>
    </w:p>
    <w:p w14:paraId="30E34E64" w14:textId="77777777" w:rsidR="0060729A" w:rsidRDefault="00000000">
      <w:pPr>
        <w:pStyle w:val="Titre2"/>
      </w:pPr>
      <w:bookmarkStart w:id="19" w:name="_Toc175334407"/>
      <w:r>
        <w:t>Noobliees Chronique</w:t>
      </w:r>
      <w:bookmarkEnd w:id="19"/>
    </w:p>
    <w:p w14:paraId="1B432E1E" w14:textId="04E6C6F2" w:rsidR="0060729A" w:rsidRDefault="00000000">
      <w:pPr>
        <w:pStyle w:val="Corpsdetexte"/>
      </w:pPr>
      <w:r>
        <w:t>« Noobliees chronique » est un site français qui possèdent une fonctionnalité de génération de fiche de personnage. Il est possible de parcourir différente</w:t>
      </w:r>
      <w:r w:rsidR="002033FD">
        <w:t>s</w:t>
      </w:r>
      <w:r>
        <w:t xml:space="preserve"> section</w:t>
      </w:r>
      <w:r w:rsidR="002033FD">
        <w:t>s</w:t>
      </w:r>
      <w:r>
        <w:t xml:space="preserve"> de la fiche</w:t>
      </w:r>
      <w:r w:rsidR="00926F6B">
        <w:t>,</w:t>
      </w:r>
      <w:r>
        <w:t xml:space="preserve"> mais il n’est parfois pas possible de les remplir aléatoirement. De plus, après avoir parcouru tous les champs, le rendu de la fiche n’est pas fait et donc nous n’obtenons rien de réutilisable.</w:t>
      </w:r>
    </w:p>
    <w:p w14:paraId="7B4CFBED" w14:textId="77777777" w:rsidR="0060729A" w:rsidRDefault="00000000">
      <w:pPr>
        <w:pStyle w:val="Titre2"/>
      </w:pPr>
      <w:bookmarkStart w:id="20" w:name="_Toc175334408"/>
      <w:r>
        <w:t>CO-DRS</w:t>
      </w:r>
      <w:bookmarkEnd w:id="20"/>
    </w:p>
    <w:p w14:paraId="5369BACB" w14:textId="222D4DAD" w:rsidR="0060729A" w:rsidRDefault="00000000">
      <w:pPr>
        <w:pStyle w:val="Corpsdetexte"/>
      </w:pPr>
      <w:r>
        <w:t>« CO-DRS » est un site qui propose des fiches de personnage interactive</w:t>
      </w:r>
      <w:r w:rsidR="00926F6B">
        <w:t>s</w:t>
      </w:r>
      <w:r>
        <w:t xml:space="preserve">. Il offre la possibilité de créer, d’éditer et effectuer des actions sur la fiche. Il </w:t>
      </w:r>
      <w:r w:rsidR="00926F6B">
        <w:t xml:space="preserve">possible </w:t>
      </w:r>
      <w:r>
        <w:t>également de les partager à d’autre</w:t>
      </w:r>
      <w:r w:rsidR="002033FD">
        <w:t>s</w:t>
      </w:r>
      <w:r>
        <w:t xml:space="preserve"> utilisateur</w:t>
      </w:r>
      <w:r w:rsidR="002033FD">
        <w:t>s</w:t>
      </w:r>
      <w:r>
        <w:t xml:space="preserve">, comme des joueurs, afin qu’il puisse également suivre l’avancée de leur personnage. </w:t>
      </w:r>
      <w:r w:rsidR="002033FD">
        <w:t>Le plus gros inconvénient de ce site</w:t>
      </w:r>
      <w:r>
        <w:t xml:space="preserve"> est </w:t>
      </w:r>
      <w:r w:rsidR="002033FD">
        <w:t xml:space="preserve">le nombre limité de fiches actives en raison de capacité de stockage, c’est-à-dire uniquement </w:t>
      </w:r>
      <w:r w:rsidR="00926F6B">
        <w:t>cinq</w:t>
      </w:r>
      <w:r>
        <w:t xml:space="preserve"> fiche</w:t>
      </w:r>
      <w:r w:rsidR="002033FD">
        <w:t>s</w:t>
      </w:r>
      <w:r>
        <w:t xml:space="preserve"> active</w:t>
      </w:r>
      <w:r w:rsidR="002033FD">
        <w:t>s</w:t>
      </w:r>
      <w:r>
        <w:t>. Cette limitation peut être frustrante lorsqu’on a un JDR avec beaucoup de joueur</w:t>
      </w:r>
      <w:r w:rsidR="002033FD">
        <w:t>s</w:t>
      </w:r>
      <w:r>
        <w:t xml:space="preserve"> ou un nombre important de personnage</w:t>
      </w:r>
      <w:r w:rsidR="002033FD">
        <w:t>s</w:t>
      </w:r>
      <w:r>
        <w:t xml:space="preserve"> non-joueur</w:t>
      </w:r>
      <w:r w:rsidR="002033FD">
        <w:t>s</w:t>
      </w:r>
      <w:r>
        <w:t xml:space="preserve"> (PNJ).</w:t>
      </w:r>
    </w:p>
    <w:p w14:paraId="1A2FD5CA" w14:textId="77777777" w:rsidR="0060729A" w:rsidRDefault="00000000">
      <w:pPr>
        <w:pStyle w:val="Titre2"/>
        <w:rPr>
          <w:lang w:val="en-US"/>
        </w:rPr>
      </w:pPr>
      <w:bookmarkStart w:id="21" w:name="_Toc175334409"/>
      <w:r>
        <w:rPr>
          <w:lang w:val="en-US"/>
        </w:rPr>
        <w:t>Dyslexic Character Sheets</w:t>
      </w:r>
      <w:bookmarkEnd w:id="21"/>
    </w:p>
    <w:p w14:paraId="38296A45" w14:textId="187C0EDE" w:rsidR="0060729A" w:rsidRDefault="00000000">
      <w:pPr>
        <w:pStyle w:val="Corpsdetexte"/>
      </w:pPr>
      <w:r>
        <w:t>« Dyslexic Character Sheets » offre des fiches de personnage extrêmement complète</w:t>
      </w:r>
      <w:r w:rsidR="002033FD">
        <w:t>s</w:t>
      </w:r>
      <w:r>
        <w:t>, personnalisable</w:t>
      </w:r>
      <w:r w:rsidR="002033FD">
        <w:t>s</w:t>
      </w:r>
      <w:r>
        <w:t xml:space="preserve"> et facile</w:t>
      </w:r>
      <w:r w:rsidR="002033FD">
        <w:t>s</w:t>
      </w:r>
      <w:r>
        <w:t xml:space="preserve"> d’extraction. Toutefois, ce processus est </w:t>
      </w:r>
      <w:r w:rsidR="002033FD">
        <w:t xml:space="preserve">chronophage </w:t>
      </w:r>
      <w:r>
        <w:t xml:space="preserve">pour créer ne serait-ce qu’un personnage. De plus, les fiches sont spécifiques </w:t>
      </w:r>
      <w:r w:rsidR="002E4D31">
        <w:t>à un système de règle en particulier</w:t>
      </w:r>
      <w:r>
        <w:t>. De ce fait, on se retrouve bloqué si notre JDR ne se déroule pas dans l’univers proposé par le site. Ajouté</w:t>
      </w:r>
      <w:r w:rsidR="002033FD">
        <w:t>es</w:t>
      </w:r>
      <w:r>
        <w:t xml:space="preserve"> à cela, le fait que les fiches sont immuables et ne peuvent donc pas être modifiée</w:t>
      </w:r>
      <w:r w:rsidR="002033FD">
        <w:t>s</w:t>
      </w:r>
      <w:r>
        <w:t>.</w:t>
      </w:r>
    </w:p>
    <w:p w14:paraId="602B6577" w14:textId="6CA4EBF3" w:rsidR="003C2733" w:rsidRDefault="003C2733" w:rsidP="003C2733">
      <w:pPr>
        <w:pStyle w:val="Titre2"/>
      </w:pPr>
      <w:bookmarkStart w:id="22" w:name="_Toc175334410"/>
      <w:r>
        <w:t>Conclusion</w:t>
      </w:r>
      <w:bookmarkEnd w:id="22"/>
    </w:p>
    <w:p w14:paraId="34297842" w14:textId="01912608" w:rsidR="003C2733" w:rsidRPr="003C2733" w:rsidRDefault="003C2733" w:rsidP="003C2733">
      <w:pPr>
        <w:pStyle w:val="Corpsdetexte"/>
      </w:pPr>
      <w:r w:rsidRPr="003C2733">
        <w:t xml:space="preserve">En raison de ces contraintes, j'ai </w:t>
      </w:r>
      <w:r w:rsidR="00EA7EF6">
        <w:t>été mandaté</w:t>
      </w:r>
      <w:r w:rsidRPr="003C2733">
        <w:t xml:space="preserve"> </w:t>
      </w:r>
      <w:r w:rsidR="00EA7EF6">
        <w:t xml:space="preserve">pour </w:t>
      </w:r>
      <w:r w:rsidRPr="003C2733">
        <w:t>créer une application visant à simplifier et accélérer le processus de création de fiches de personnages complètes et modulables, adaptées à tout type de jeu de rôle</w:t>
      </w:r>
      <w:r w:rsidR="00EA7EF6">
        <w:t xml:space="preserve"> et réutilisable.</w:t>
      </w:r>
      <w:r w:rsidR="002A7C4E">
        <w:t xml:space="preserve"> Cette solution aura pour principal avantage de ne pas être fixe à un système de règle défini et donc de pouvoir être flexible aux autres univers en offrant un jeu agnostique.</w:t>
      </w:r>
    </w:p>
    <w:p w14:paraId="27DEA246" w14:textId="77777777" w:rsidR="0060729A" w:rsidRDefault="00000000">
      <w:r>
        <w:br w:type="page"/>
      </w:r>
    </w:p>
    <w:p w14:paraId="23041CAA" w14:textId="77777777" w:rsidR="0060729A" w:rsidRDefault="00000000">
      <w:pPr>
        <w:pStyle w:val="Titre1"/>
      </w:pPr>
      <w:bookmarkStart w:id="23" w:name="_Toc175334411"/>
      <w:r>
        <w:lastRenderedPageBreak/>
        <w:t>Technologie</w:t>
      </w:r>
      <w:bookmarkEnd w:id="23"/>
    </w:p>
    <w:p w14:paraId="6FCC794D" w14:textId="77777777" w:rsidR="0060729A" w:rsidRDefault="00000000">
      <w:pPr>
        <w:pStyle w:val="Titre2"/>
      </w:pPr>
      <w:bookmarkStart w:id="24" w:name="_Toc175334412"/>
      <w:r>
        <w:t>Frontend</w:t>
      </w:r>
      <w:bookmarkEnd w:id="24"/>
    </w:p>
    <w:p w14:paraId="12566D1F" w14:textId="77B04D19" w:rsidR="0060729A" w:rsidRDefault="00000000">
      <w:pPr>
        <w:pStyle w:val="Corpsdetexte"/>
      </w:pPr>
      <w:r>
        <w:t xml:space="preserve">Afin de développer cette application, il faut choisir parmi les différentes </w:t>
      </w:r>
      <w:r w:rsidR="00926F6B">
        <w:t>librairies</w:t>
      </w:r>
      <w:r>
        <w:t xml:space="preserve"> Javascript à disposition. Dans les plus populaire</w:t>
      </w:r>
      <w:r w:rsidR="002033FD">
        <w:t>s</w:t>
      </w:r>
      <w:r>
        <w:t>, on retrouve React.js maintenu par le groupe Meta, Vue.js et Angular</w:t>
      </w:r>
      <w:r w:rsidR="002033FD">
        <w:t>,</w:t>
      </w:r>
      <w:r>
        <w:t xml:space="preserve"> maintenu par Google et qui a apporté des changements significatifs depuis la version 16. Toutes ces librairies et Framework sont </w:t>
      </w:r>
      <w:r w:rsidR="00926F6B">
        <w:t>uniques</w:t>
      </w:r>
      <w:r>
        <w:t xml:space="preserve"> mais restent sur la même base</w:t>
      </w:r>
      <w:r w:rsidR="002033FD">
        <w:t>,</w:t>
      </w:r>
      <w:r>
        <w:t xml:space="preserve"> à savoir Javascript. De ce fait, elles sont toutes suffisamment qualifié</w:t>
      </w:r>
      <w:r w:rsidR="002033FD">
        <w:t>es</w:t>
      </w:r>
      <w:r>
        <w:t xml:space="preserve"> pour produire cette application. Il est possible d’arriver au même résultat indépendamment de la librairie choisie.</w:t>
      </w:r>
      <w:r w:rsidR="00BC397B">
        <w:t xml:space="preserve"> </w:t>
      </w:r>
      <w:r w:rsidR="00BC397B" w:rsidRPr="004042CC">
        <w:t>Les différences les plus significative</w:t>
      </w:r>
      <w:r w:rsidR="004042CC" w:rsidRPr="004042CC">
        <w:t>s</w:t>
      </w:r>
      <w:r w:rsidR="00BC397B" w:rsidRPr="004042CC">
        <w:t xml:space="preserve"> entre ces librairies ne se situe pas forcément dans la façon dont elles ont été </w:t>
      </w:r>
      <w:r w:rsidR="00C858BD" w:rsidRPr="004042CC">
        <w:t>construites</w:t>
      </w:r>
      <w:r w:rsidR="00BC397B" w:rsidRPr="004042CC">
        <w:t xml:space="preserve">, mais plutôt dans le support qu’il y a dessus, </w:t>
      </w:r>
      <w:r w:rsidR="00C858BD" w:rsidRPr="004042CC">
        <w:t>les intégrations</w:t>
      </w:r>
      <w:r w:rsidR="00BC397B" w:rsidRPr="004042CC">
        <w:t xml:space="preserve"> dans d’autres services et la courbe d’apprentissage.</w:t>
      </w:r>
    </w:p>
    <w:p w14:paraId="18A4F257" w14:textId="722C00C2" w:rsidR="0060729A" w:rsidRPr="004042CC" w:rsidRDefault="00C858BD">
      <w:pPr>
        <w:pStyle w:val="Corpsdetexte"/>
      </w:pPr>
      <w:r w:rsidRPr="004042CC">
        <w:t>En se basant sur ces connaissances, je peux dès lors me positionner sur la librairie qui me permettra de développer cette application dans le meilleur environnement tout en favorisant la longévité de la maintenance. Malgré le fait qu’elle propose une courbe d’apprentissage plutôt rude, la librairie React.js se présente comme le choix le plus adapté au cas actuel. En effet, les intégrations se font nombreuses au vu de la popularité grandissante de React.js. Ces opportunités permettent d</w:t>
      </w:r>
      <w:r w:rsidR="00681178" w:rsidRPr="004042CC">
        <w:t>e s’adapter à la majorité des situations et représentent donc un argument de taille au sujet du choix de cette librairie.</w:t>
      </w:r>
    </w:p>
    <w:p w14:paraId="0AF1B04D" w14:textId="77777777" w:rsidR="0060729A" w:rsidRDefault="00000000">
      <w:pPr>
        <w:pStyle w:val="Titre2"/>
      </w:pPr>
      <w:bookmarkStart w:id="25" w:name="_Toc175334413"/>
      <w:r>
        <w:t>Backend</w:t>
      </w:r>
      <w:bookmarkEnd w:id="25"/>
    </w:p>
    <w:p w14:paraId="75053264" w14:textId="2DC79298" w:rsidR="0060729A" w:rsidRDefault="00000000">
      <w:pPr>
        <w:pStyle w:val="Corpsdetexte"/>
      </w:pPr>
      <w:r>
        <w:t xml:space="preserve">Afin d’alimenter la partie applicative, il est nécessaire de mettre en place une architecture backend complète et fiable. </w:t>
      </w:r>
      <w:r w:rsidR="00926F6B">
        <w:t>À</w:t>
      </w:r>
      <w:r>
        <w:t xml:space="preserve"> l’instar du frontend, plusieurs choix s’offre à nous pour développer le côté serveur de l’application. Différent</w:t>
      </w:r>
      <w:r w:rsidR="002033FD">
        <w:t>s</w:t>
      </w:r>
      <w:r>
        <w:t xml:space="preserve"> langage</w:t>
      </w:r>
      <w:r w:rsidR="002033FD">
        <w:t>s</w:t>
      </w:r>
      <w:r>
        <w:t xml:space="preserve"> et Framework mature</w:t>
      </w:r>
      <w:r w:rsidR="002033FD">
        <w:t>s</w:t>
      </w:r>
      <w:r>
        <w:t xml:space="preserve"> comme Django (Python), Ruby on Rails (Ruby) et Laravel (PHP) sont capable</w:t>
      </w:r>
      <w:r w:rsidR="00926F6B">
        <w:t>s</w:t>
      </w:r>
      <w:r>
        <w:t xml:space="preserve"> de fournir les outils nécessaires</w:t>
      </w:r>
      <w:r w:rsidR="002033FD">
        <w:t xml:space="preserve"> à l’application de ce projet</w:t>
      </w:r>
      <w:r>
        <w:t>.</w:t>
      </w:r>
    </w:p>
    <w:p w14:paraId="636B1DE9" w14:textId="5B61F683" w:rsidR="0060729A" w:rsidRDefault="00000000">
      <w:pPr>
        <w:pStyle w:val="Corpsdetexte"/>
      </w:pPr>
      <w:r>
        <w:t>Cependant, afin de rester sur une perspective</w:t>
      </w:r>
      <w:r w:rsidR="002033FD">
        <w:t xml:space="preserve"> avant-gardiste</w:t>
      </w:r>
      <w:r>
        <w:t xml:space="preserve"> et pour maximiser l’intégration avec React, j’ai choisi d’opter pour Next.js. Next.js est un Framework développé et maintenu par Vercel et qui se base sur React. Tout comme ce dernier</w:t>
      </w:r>
      <w:r w:rsidR="002033FD">
        <w:t>,</w:t>
      </w:r>
      <w:r>
        <w:t xml:space="preserve"> Next.js utilise le Javascript et met à disposition une multitude d’outils pour alimenter l’application en donnée</w:t>
      </w:r>
      <w:r w:rsidR="002033FD">
        <w:t>s</w:t>
      </w:r>
      <w:r>
        <w:t>, définir des « endpoint API », gérer la navigation, etc. La plus grande plus-value qu’il apporte est les « React Server Component ».</w:t>
      </w:r>
    </w:p>
    <w:p w14:paraId="1F676FF4" w14:textId="77777777" w:rsidR="0060729A" w:rsidRDefault="00000000">
      <w:pPr>
        <w:pStyle w:val="Titre3"/>
      </w:pPr>
      <w:bookmarkStart w:id="26" w:name="_Toc175334414"/>
      <w:r>
        <w:lastRenderedPageBreak/>
        <w:t>Server Side Rendering</w:t>
      </w:r>
      <w:bookmarkEnd w:id="26"/>
    </w:p>
    <w:p w14:paraId="5E3EA43A" w14:textId="0B851967" w:rsidR="0060729A" w:rsidRDefault="00000000">
      <w:pPr>
        <w:pStyle w:val="Corpsdetexte"/>
      </w:pPr>
      <w:r>
        <w:t xml:space="preserve">Le </w:t>
      </w:r>
      <w:r>
        <w:rPr>
          <w:rStyle w:val="lev"/>
          <w:b w:val="0"/>
          <w:bCs w:val="0"/>
        </w:rPr>
        <w:t>rendu côté serveur (SSR)</w:t>
      </w:r>
      <w:r>
        <w:t xml:space="preserve"> est une technique </w:t>
      </w:r>
      <w:r w:rsidR="002033FD">
        <w:t>dans laquelle</w:t>
      </w:r>
      <w:r>
        <w:t xml:space="preserve"> le contenu de l'application est rendu sur le serveur avant d'être envoyé au client. </w:t>
      </w:r>
      <w:r w:rsidR="002033FD">
        <w:t>En opposition</w:t>
      </w:r>
      <w:r>
        <w:t xml:space="preserve"> avec le rendu côté client (Client-Side Rendering ou CSR) </w:t>
      </w:r>
      <w:r w:rsidR="002033FD">
        <w:t>dans lequel</w:t>
      </w:r>
      <w:r>
        <w:t xml:space="preserve"> le contenu est principalement généré par JavaScript exécuté dans le navigateur. SSR améliore le temps de chargement initial et le référencement (SEO) en fournissant une page complètement rendue au navigateur dès la première requête. Cela permet d'obtenir des données dynamiques sur le serveur avant de rendre la page, ce qui est particulièrement utile pour les applications nécessitant des données à jour dès le chargement initial.</w:t>
      </w:r>
    </w:p>
    <w:p w14:paraId="242F34F1" w14:textId="77777777" w:rsidR="0060729A" w:rsidRDefault="00000000">
      <w:pPr>
        <w:pStyle w:val="Titre3"/>
      </w:pPr>
      <w:bookmarkStart w:id="27" w:name="_Toc175334415"/>
      <w:r>
        <w:t>React Server Component</w:t>
      </w:r>
      <w:bookmarkEnd w:id="27"/>
    </w:p>
    <w:p w14:paraId="420EBC4B" w14:textId="77777777" w:rsidR="0060729A" w:rsidRDefault="00000000">
      <w:pPr>
        <w:pStyle w:val="Corpsdetexte"/>
      </w:pPr>
      <w:r>
        <w:t>Contrairement aux composants classiques de React, les « React Server Components » sont exécutés sur le serveur. Cela signifie que le code de ces composants n'est pas envoyé au client, ce qui réduit la quantité de JavaScript que le navigateur doit télécharger et exécuter. En pratique, cela permet de rendre les parties statiques ou prévisibles de l'interface utilisateur plus rapidement et de manière plus efficace.</w:t>
      </w:r>
    </w:p>
    <w:p w14:paraId="4A5A72AB" w14:textId="77777777" w:rsidR="0060729A" w:rsidRDefault="00000000">
      <w:pPr>
        <w:pStyle w:val="Titre2"/>
      </w:pPr>
      <w:bookmarkStart w:id="28" w:name="_Toc175334416"/>
      <w:r>
        <w:t>Base de données</w:t>
      </w:r>
      <w:bookmarkEnd w:id="28"/>
    </w:p>
    <w:p w14:paraId="0AEDF9C5" w14:textId="4A12EDC6" w:rsidR="0060729A" w:rsidRDefault="00000000">
      <w:pPr>
        <w:pStyle w:val="Corpsdetexte"/>
      </w:pPr>
      <w:r>
        <w:t>Enfin, pour que l’application persiste dans le temps, une base de données fiable et durable sera indispensable. Au vu des schémas de données, il n’y</w:t>
      </w:r>
      <w:r w:rsidR="0062098C">
        <w:t xml:space="preserve"> a</w:t>
      </w:r>
      <w:r>
        <w:t xml:space="preserve"> pas de place au doute. Une base de données relationnel</w:t>
      </w:r>
      <w:r w:rsidR="002033FD">
        <w:t>les</w:t>
      </w:r>
      <w:r>
        <w:t xml:space="preserve"> (SQL) semble être le choix le plus approprié. </w:t>
      </w:r>
    </w:p>
    <w:p w14:paraId="6693A067" w14:textId="1BF7FA6C" w:rsidR="0060729A" w:rsidRDefault="00000000">
      <w:pPr>
        <w:pStyle w:val="Corpsdetexte"/>
      </w:pPr>
      <w:r>
        <w:t>Afin de s’adapter au</w:t>
      </w:r>
      <w:r w:rsidR="00133063">
        <w:t>x</w:t>
      </w:r>
      <w:r>
        <w:t xml:space="preserve"> divers service</w:t>
      </w:r>
      <w:r w:rsidR="00133063">
        <w:t>s</w:t>
      </w:r>
      <w:r>
        <w:t xml:space="preserve"> exist</w:t>
      </w:r>
      <w:r w:rsidR="00133063">
        <w:t>a</w:t>
      </w:r>
      <w:r>
        <w:t xml:space="preserve">nt sur le marché, </w:t>
      </w:r>
      <w:r w:rsidR="002033FD">
        <w:t>j’utilise</w:t>
      </w:r>
      <w:r>
        <w:t xml:space="preserve"> une base de données PostgreSQL hébergé</w:t>
      </w:r>
      <w:r w:rsidR="00133063">
        <w:t>e</w:t>
      </w:r>
      <w:r>
        <w:t xml:space="preserve"> par le Saas « Neon Tech ». Ce service est reconnu et approuvé par différent</w:t>
      </w:r>
      <w:r w:rsidR="00133063">
        <w:t>s</w:t>
      </w:r>
      <w:r>
        <w:t xml:space="preserve"> organisme</w:t>
      </w:r>
      <w:r w:rsidR="00133063">
        <w:t>s,</w:t>
      </w:r>
      <w:r>
        <w:t xml:space="preserve"> notamment Vercel. </w:t>
      </w:r>
    </w:p>
    <w:p w14:paraId="487D8534" w14:textId="77777777" w:rsidR="0060729A" w:rsidRDefault="00000000">
      <w:pPr>
        <w:pStyle w:val="Titre2"/>
      </w:pPr>
      <w:bookmarkStart w:id="29" w:name="_Toc175334417"/>
      <w:r>
        <w:t>Déploiement</w:t>
      </w:r>
      <w:bookmarkEnd w:id="29"/>
    </w:p>
    <w:p w14:paraId="126C0A6A" w14:textId="134EC4E6" w:rsidR="0060729A" w:rsidRDefault="00000000">
      <w:pPr>
        <w:pStyle w:val="Corpsdetexte"/>
      </w:pPr>
      <w:r>
        <w:t xml:space="preserve">En ce qui concerne l’hébergement de l’application, Vercel propose des services d’hébergement pour les applications Next.js. Ce service est le choix idéal pour déployer l’application en production et avoir un service fiable, disponible et sans engager de coût. </w:t>
      </w:r>
    </w:p>
    <w:p w14:paraId="55D834E9" w14:textId="1AEBD983" w:rsidR="0060729A" w:rsidRDefault="00000000">
      <w:pPr>
        <w:pStyle w:val="Corpsdetexte"/>
      </w:pPr>
      <w:r>
        <w:t>D’autre</w:t>
      </w:r>
      <w:r w:rsidR="00133063">
        <w:t>s</w:t>
      </w:r>
      <w:r>
        <w:t xml:space="preserve"> </w:t>
      </w:r>
      <w:r w:rsidR="00133063">
        <w:t>services plus réputés</w:t>
      </w:r>
      <w:r>
        <w:t xml:space="preserve"> comme AWS, Infomaniak, Hostinger et autre</w:t>
      </w:r>
      <w:r w:rsidR="00133063">
        <w:t>s</w:t>
      </w:r>
      <w:r>
        <w:t xml:space="preserve"> Saas aurai</w:t>
      </w:r>
      <w:r w:rsidR="00133063">
        <w:t>ent</w:t>
      </w:r>
      <w:r>
        <w:t xml:space="preserve"> également pu être de bonne</w:t>
      </w:r>
      <w:r w:rsidR="00133063">
        <w:t>s</w:t>
      </w:r>
      <w:r>
        <w:t xml:space="preserve"> option</w:t>
      </w:r>
      <w:r w:rsidR="00133063">
        <w:t>s</w:t>
      </w:r>
      <w:r>
        <w:t xml:space="preserve"> si un budget avait été mis à disposition pour le déploiement de l’application.</w:t>
      </w:r>
    </w:p>
    <w:p w14:paraId="6272B585" w14:textId="77777777" w:rsidR="0060729A" w:rsidRDefault="00000000">
      <w:pPr>
        <w:pStyle w:val="Titre2"/>
        <w:rPr>
          <w:lang w:val="en-US"/>
        </w:rPr>
      </w:pPr>
      <w:bookmarkStart w:id="30" w:name="_Toc175334418"/>
      <w:r>
        <w:rPr>
          <w:lang w:val="en-US"/>
        </w:rPr>
        <w:t>Versioning</w:t>
      </w:r>
      <w:bookmarkEnd w:id="30"/>
    </w:p>
    <w:p w14:paraId="65AA9837" w14:textId="49824EEE" w:rsidR="0060729A" w:rsidRDefault="00000000">
      <w:pPr>
        <w:pStyle w:val="Corpsdetexte"/>
      </w:pPr>
      <w:r>
        <w:t>Enfin, pour développer l’application et implément</w:t>
      </w:r>
      <w:r w:rsidR="00133063">
        <w:t>er</w:t>
      </w:r>
      <w:r>
        <w:t xml:space="preserve"> les fonctionnalités au fur et à mesure, </w:t>
      </w:r>
      <w:r w:rsidR="00133063">
        <w:t>j’utilise</w:t>
      </w:r>
      <w:r>
        <w:t xml:space="preserve"> Git qui permettra de gérer les états de fichier (Modifié, ajouté, supprimé, non </w:t>
      </w:r>
      <w:r>
        <w:lastRenderedPageBreak/>
        <w:t>traqué) ainsi que de garder un historique des versions pour voir l’évolution et revenir en arrière.</w:t>
      </w:r>
    </w:p>
    <w:p w14:paraId="5C9E5B35" w14:textId="4B6E4903" w:rsidR="0060729A" w:rsidRDefault="00000000">
      <w:pPr>
        <w:pStyle w:val="Corpsdetexte"/>
      </w:pPr>
      <w:r>
        <w:t>Il permettra aussi de séparer différent</w:t>
      </w:r>
      <w:r w:rsidR="00133063">
        <w:t>s</w:t>
      </w:r>
      <w:r>
        <w:t xml:space="preserve"> état</w:t>
      </w:r>
      <w:r w:rsidR="00133063">
        <w:t>s</w:t>
      </w:r>
      <w:r>
        <w:t xml:space="preserve"> de l’application afin de développ</w:t>
      </w:r>
      <w:r w:rsidR="00133063">
        <w:t>er</w:t>
      </w:r>
      <w:r>
        <w:t xml:space="preserve"> </w:t>
      </w:r>
      <w:r w:rsidR="0062098C">
        <w:t>différentes fonctionnalités</w:t>
      </w:r>
      <w:r>
        <w:t xml:space="preserve"> sans en entraver d’autre</w:t>
      </w:r>
      <w:r w:rsidR="00133063">
        <w:t>s</w:t>
      </w:r>
      <w:r>
        <w:t xml:space="preserve"> encore en développement. Cette façon de procéd</w:t>
      </w:r>
      <w:r w:rsidR="00133063">
        <w:t>er</w:t>
      </w:r>
      <w:r>
        <w:t xml:space="preserve"> étant plus approprié</w:t>
      </w:r>
      <w:r w:rsidR="00133063">
        <w:t>e</w:t>
      </w:r>
      <w:r>
        <w:t xml:space="preserve"> dans un projet qui engage plusieurs développeurs, elle peut néanmoins avoir certains aspect</w:t>
      </w:r>
      <w:r w:rsidR="00133063">
        <w:t>s</w:t>
      </w:r>
      <w:r>
        <w:t xml:space="preserve"> pratique</w:t>
      </w:r>
      <w:r w:rsidR="00133063">
        <w:t>s</w:t>
      </w:r>
      <w:r>
        <w:t>.</w:t>
      </w:r>
    </w:p>
    <w:p w14:paraId="421DE94E" w14:textId="77777777" w:rsidR="0060729A" w:rsidRDefault="00000000">
      <w:pPr>
        <w:pStyle w:val="Titre3"/>
      </w:pPr>
      <w:bookmarkStart w:id="31" w:name="_Toc175334419"/>
      <w:r>
        <w:t>Github</w:t>
      </w:r>
      <w:bookmarkEnd w:id="31"/>
    </w:p>
    <w:p w14:paraId="108C2224" w14:textId="04A9346C" w:rsidR="0060729A" w:rsidRDefault="00000000">
      <w:pPr>
        <w:pStyle w:val="Corpsdetexte"/>
      </w:pPr>
      <w:r>
        <w:t>Pour sauvegarder ce développement et pouvoir le partager, un espace sur Github sera</w:t>
      </w:r>
      <w:r w:rsidR="00133063">
        <w:t xml:space="preserve"> mis</w:t>
      </w:r>
      <w:r>
        <w:t xml:space="preserve"> en place. Il permettra d’avoir un graphique de l’ensemble du projet. Un espace sur Gihlab aurait également pu </w:t>
      </w:r>
      <w:r w:rsidR="00133063">
        <w:t>être employé</w:t>
      </w:r>
      <w:r w:rsidR="0062098C">
        <w:t>,</w:t>
      </w:r>
      <w:r w:rsidR="00133063">
        <w:t xml:space="preserve"> </w:t>
      </w:r>
      <w:r>
        <w:t>mais les points clés de cet outil comme la CI/CD pour l’automatisation n’avaient pas de plus-value pour le projet.</w:t>
      </w:r>
    </w:p>
    <w:p w14:paraId="6B067985" w14:textId="77777777" w:rsidR="0060729A" w:rsidRDefault="00000000">
      <w:r>
        <w:br w:type="page"/>
      </w:r>
    </w:p>
    <w:p w14:paraId="7270D73A" w14:textId="77777777" w:rsidR="0060729A" w:rsidRDefault="00000000">
      <w:pPr>
        <w:pStyle w:val="Titre1"/>
      </w:pPr>
      <w:bookmarkStart w:id="32" w:name="_Toc175334420"/>
      <w:r>
        <w:lastRenderedPageBreak/>
        <w:t>Fonctionnalités</w:t>
      </w:r>
      <w:bookmarkEnd w:id="32"/>
    </w:p>
    <w:p w14:paraId="6DFDCC45" w14:textId="77777777" w:rsidR="0060729A" w:rsidRDefault="00000000">
      <w:pPr>
        <w:pStyle w:val="Titre2"/>
      </w:pPr>
      <w:bookmarkStart w:id="33" w:name="_Toc175334421"/>
      <w:r>
        <w:t>Authentification</w:t>
      </w:r>
      <w:bookmarkEnd w:id="33"/>
    </w:p>
    <w:p w14:paraId="3C926B2D" w14:textId="38D9D544" w:rsidR="0060729A" w:rsidRDefault="00133063">
      <w:pPr>
        <w:pStyle w:val="Corpsdetexte"/>
      </w:pPr>
      <w:r w:rsidRPr="7DF04C2C">
        <w:t>Les utilisateurs de cette application devront se connecter. Après avoir étudié la meilleure manière d'attribuer les données créées par l'utilisateur de manière privée</w:t>
      </w:r>
      <w:r>
        <w:t xml:space="preserve">, un système d’authentification est la solution la plus judicieuse. Pour garder une application simple dans son fonctionnement et utiliser des méthodes récentes et sécurisées, j’implémente </w:t>
      </w:r>
      <w:r w:rsidR="00D47A2E">
        <w:t>la</w:t>
      </w:r>
      <w:r>
        <w:t xml:space="preserve"> fonctionnalité de Single-Sign on</w:t>
      </w:r>
      <w:r w:rsidR="00D47A2E">
        <w:t xml:space="preserve"> (SSO), déjà commune dans beaucoup d’application :</w:t>
      </w:r>
      <w:r>
        <w:t xml:space="preserve"> OpenIDConnect. Cette méthode permet</w:t>
      </w:r>
      <w:r w:rsidR="0062098C">
        <w:t xml:space="preserve"> de</w:t>
      </w:r>
      <w:r>
        <w:t xml:space="preserve"> limiter l’infrastructure de base de données à mettre en place tout en gardant des authentifications sécurisées et fédérées par des services reconnus comme Google, Github, Notion, etc.</w:t>
      </w:r>
    </w:p>
    <w:p w14:paraId="58267DC7" w14:textId="77777777" w:rsidR="0060729A" w:rsidRDefault="00000000">
      <w:pPr>
        <w:pStyle w:val="Titre3"/>
      </w:pPr>
      <w:bookmarkStart w:id="34" w:name="_Toc175334422"/>
      <w:r>
        <w:t>OAuth</w:t>
      </w:r>
      <w:bookmarkEnd w:id="34"/>
    </w:p>
    <w:p w14:paraId="0306BDE3" w14:textId="3C9735BB" w:rsidR="00D47A2E" w:rsidRPr="00D47A2E" w:rsidRDefault="00D47A2E" w:rsidP="00D47A2E">
      <w:pPr>
        <w:pStyle w:val="Corpsdetexte"/>
      </w:pPr>
      <w:r>
        <w:t>Nombreux sont les utilisateurs à avoir déjà utilisé cette méthode d’authentification sans forcément savoir qu’il s’agit de celle-ci. En effet, il s’agit des boutons qui proposent de s’authentifi</w:t>
      </w:r>
      <w:r w:rsidR="00133063">
        <w:t>er</w:t>
      </w:r>
      <w:r>
        <w:t xml:space="preserve"> en passant par un autre organisme. Typiquement, Digitec AG propose, lors de la création de son compte, de pouvoir s’authentifi</w:t>
      </w:r>
      <w:r w:rsidR="00133063">
        <w:t>er</w:t>
      </w:r>
      <w:r>
        <w:t xml:space="preserve"> avec son compte Google. Cette méthode permet à l’utilisateur de crée</w:t>
      </w:r>
      <w:r w:rsidR="00133063">
        <w:t>r</w:t>
      </w:r>
      <w:r>
        <w:t xml:space="preserve"> son compte rapidement en reprenant automatiquement les informations détenues par Google. Le fait que l’utilisateur</w:t>
      </w:r>
      <w:r w:rsidR="00133063">
        <w:t xml:space="preserve"> </w:t>
      </w:r>
      <w:r>
        <w:t>possède un compte valable d’une société reconnu</w:t>
      </w:r>
      <w:r w:rsidR="00133063">
        <w:t>e</w:t>
      </w:r>
      <w:r>
        <w:t>, rend le processus d’autant plus sécurisé.</w:t>
      </w:r>
      <w:r w:rsidR="00FD30A2">
        <w:fldChar w:fldCharType="begin"/>
      </w:r>
      <w:r w:rsidR="00FD30A2">
        <w:instrText xml:space="preserve"> ADDIN ZOTERO_ITEM CSL_CITATION {"citationID":"xpeqxEIY","properties":{"formattedCitation":"(Anicas 2021)","plainCitation":"(Anicas 2021)","noteIndex":0},"citationItems":[{"id":131,"uris":["http://zotero.org/users/13923150/items/ADM6MRG3"],"itemData":{"id":131,"type":"webpage","abstract":"OAuth 2 is an authorization framework that enables applications to obtain limited access to user accounts on an HTTP service, such as Facebook, GitHub, and D…","language":"en","title":"An Introduction to OAuth 2 | DigitalOcean","URL":"https://www.digitalocean.com/community/tutorials/an-introduction-to-oauth-2","author":[{"family":"Anicas","given":"Mitchell"}],"accessed":{"date-parts":[["2024",8,18]]},"issued":{"date-parts":[["2021",7,28]]}}}],"schema":"https://github.com/citation-style-language/schema/raw/master/csl-citation.json"} </w:instrText>
      </w:r>
      <w:r w:rsidR="00FD30A2">
        <w:fldChar w:fldCharType="separate"/>
      </w:r>
      <w:r w:rsidR="00FD30A2" w:rsidRPr="00FD30A2">
        <w:rPr>
          <w:rFonts w:cs="Arial"/>
        </w:rPr>
        <w:t>(Anicas 2021)</w:t>
      </w:r>
      <w:r w:rsidR="00FD30A2">
        <w:fldChar w:fldCharType="end"/>
      </w:r>
    </w:p>
    <w:p w14:paraId="57B432BA" w14:textId="77777777" w:rsidR="0060729A" w:rsidRDefault="00000000">
      <w:pPr>
        <w:pStyle w:val="Titre2"/>
      </w:pPr>
      <w:bookmarkStart w:id="35" w:name="_Toc175334423"/>
      <w:r>
        <w:t>Scénario</w:t>
      </w:r>
      <w:bookmarkEnd w:id="35"/>
    </w:p>
    <w:p w14:paraId="370AF7F1" w14:textId="43BCC1CE" w:rsidR="0060729A" w:rsidRDefault="00000000">
      <w:pPr>
        <w:pStyle w:val="Corpsdetexte"/>
      </w:pPr>
      <w:r>
        <w:t xml:space="preserve">Les scénarios seront les objets racines de la bibliothèque de données de l’utilisateurs. Ils </w:t>
      </w:r>
      <w:r w:rsidR="00133063">
        <w:t>serviront</w:t>
      </w:r>
      <w:r>
        <w:t xml:space="preserve"> comme conteneur </w:t>
      </w:r>
      <w:r w:rsidR="00133063">
        <w:t xml:space="preserve">pour les </w:t>
      </w:r>
      <w:r>
        <w:t>personnages</w:t>
      </w:r>
      <w:r w:rsidR="00133063">
        <w:t xml:space="preserve"> et </w:t>
      </w:r>
      <w:r>
        <w:t>de point de repère pour les utilisateurs afin qu’ils puissent s’y retrouver dans leur gestion de différent</w:t>
      </w:r>
      <w:r w:rsidR="00133063">
        <w:t>s</w:t>
      </w:r>
      <w:r>
        <w:t xml:space="preserve"> JDR. </w:t>
      </w:r>
    </w:p>
    <w:p w14:paraId="3AD6A162" w14:textId="77777777" w:rsidR="0060729A" w:rsidRDefault="00000000">
      <w:pPr>
        <w:pStyle w:val="Titre3"/>
      </w:pPr>
      <w:bookmarkStart w:id="36" w:name="_Toc175334424"/>
      <w:r>
        <w:t>Création</w:t>
      </w:r>
      <w:bookmarkEnd w:id="36"/>
    </w:p>
    <w:p w14:paraId="56F9F55B" w14:textId="71E674FA" w:rsidR="0060729A" w:rsidRDefault="00000000">
      <w:pPr>
        <w:pStyle w:val="Corpsdetexte"/>
      </w:pPr>
      <w:r>
        <w:t xml:space="preserve">Depuis la page d’accueil, les utilisateurs pourront et devront créer leur scénario au travers d’un formulaire simple et accessible avec </w:t>
      </w:r>
      <w:r w:rsidR="0062098C">
        <w:t>trois</w:t>
      </w:r>
      <w:r>
        <w:t xml:space="preserve"> champs (nom, univers, description). Une fois créé, ils apparaîtront sur cette même page et </w:t>
      </w:r>
      <w:r w:rsidR="002E4D31">
        <w:t>serviront de point d’accès</w:t>
      </w:r>
      <w:r>
        <w:t xml:space="preserve"> pour la création de personnage au moyen d’un clic.</w:t>
      </w:r>
    </w:p>
    <w:p w14:paraId="4E468C35" w14:textId="77777777" w:rsidR="0060729A" w:rsidRDefault="00000000">
      <w:pPr>
        <w:pStyle w:val="Titre3"/>
      </w:pPr>
      <w:bookmarkStart w:id="37" w:name="_Toc175334425"/>
      <w:r>
        <w:t>Suppression</w:t>
      </w:r>
      <w:bookmarkEnd w:id="37"/>
    </w:p>
    <w:p w14:paraId="037DB988" w14:textId="3E13F7B9" w:rsidR="0060729A" w:rsidRDefault="00000000">
      <w:pPr>
        <w:pStyle w:val="Corpsdetexte"/>
      </w:pPr>
      <w:r>
        <w:t xml:space="preserve">Un bouton sera à disposition pour supprimer le scénario si nécessaire. </w:t>
      </w:r>
      <w:r w:rsidR="00133063">
        <w:t>À</w:t>
      </w:r>
      <w:r>
        <w:t xml:space="preserve"> noter que si les personnages présents ne sont pas réutilisés dans d’autre scénario alors ils seront, eux aussi, complètement supprimés.</w:t>
      </w:r>
    </w:p>
    <w:p w14:paraId="09433595" w14:textId="77777777" w:rsidR="0060729A" w:rsidRDefault="00000000">
      <w:pPr>
        <w:pStyle w:val="Titre2"/>
      </w:pPr>
      <w:bookmarkStart w:id="38" w:name="_Toc175334426"/>
      <w:r>
        <w:lastRenderedPageBreak/>
        <w:t>Personnage</w:t>
      </w:r>
      <w:bookmarkEnd w:id="38"/>
    </w:p>
    <w:p w14:paraId="726B37D1" w14:textId="22B1A828" w:rsidR="0060729A" w:rsidRDefault="00000000">
      <w:pPr>
        <w:pStyle w:val="Corpsdetexte"/>
      </w:pPr>
      <w:r>
        <w:t xml:space="preserve">Les personnages sont les données </w:t>
      </w:r>
      <w:r w:rsidR="002E4D31">
        <w:t>que l’on</w:t>
      </w:r>
      <w:r>
        <w:t xml:space="preserve"> cherche en particulier à gérer. De ce fait, ils intègrent un peu plus de fonctionnalité</w:t>
      </w:r>
      <w:r w:rsidR="00133063">
        <w:t>s</w:t>
      </w:r>
      <w:r>
        <w:t xml:space="preserve"> que les autres aspects de l’application. Ils pourront être cré</w:t>
      </w:r>
      <w:r w:rsidR="00133063">
        <w:t>é</w:t>
      </w:r>
      <w:r w:rsidR="0062098C">
        <w:t>s</w:t>
      </w:r>
      <w:r w:rsidR="00133063">
        <w:t xml:space="preserve"> </w:t>
      </w:r>
      <w:r>
        <w:t>manuelle</w:t>
      </w:r>
      <w:r w:rsidR="00133063">
        <w:t>ment</w:t>
      </w:r>
      <w:r>
        <w:t>, en remplissant tous les champs à la main, de façon semi-automatique, en laissant l’aléatoire décid</w:t>
      </w:r>
      <w:r w:rsidR="00133063">
        <w:t>er</w:t>
      </w:r>
      <w:r>
        <w:t xml:space="preserve"> de certains paramètres, ou complétement aléatoire</w:t>
      </w:r>
      <w:r w:rsidR="002E4D31">
        <w:t>ment</w:t>
      </w:r>
      <w:r>
        <w:t xml:space="preserve"> avec l’aide de l’intelligence artificielle.</w:t>
      </w:r>
    </w:p>
    <w:p w14:paraId="164950F4" w14:textId="77777777" w:rsidR="0060729A" w:rsidRDefault="00000000">
      <w:pPr>
        <w:pStyle w:val="Titre3"/>
      </w:pPr>
      <w:bookmarkStart w:id="39" w:name="_Toc175334427"/>
      <w:r>
        <w:t>Création</w:t>
      </w:r>
      <w:bookmarkEnd w:id="39"/>
    </w:p>
    <w:p w14:paraId="15B35638" w14:textId="46F7F554" w:rsidR="0060729A" w:rsidRDefault="00000000">
      <w:pPr>
        <w:pStyle w:val="Corpsdetexte"/>
      </w:pPr>
      <w:r>
        <w:t xml:space="preserve">Une fois sur la page de détail d’un scénario l’utilisateur pourra accéder à l’interface de création d’un personnage pour ce même scénario. </w:t>
      </w:r>
      <w:r w:rsidR="00133063">
        <w:t>À</w:t>
      </w:r>
      <w:r>
        <w:t xml:space="preserve"> partir de ce point, il sera amené à rentrer les champs obligatoires </w:t>
      </w:r>
      <w:r w:rsidR="002E4D31">
        <w:t>afin de</w:t>
      </w:r>
      <w:r>
        <w:t xml:space="preserve"> soumettre le formulaire et créer son personnage. Cette option laisse tout le soin à l’utilisateur de construire un personnage qu’il juge adapté à son JDR.</w:t>
      </w:r>
    </w:p>
    <w:p w14:paraId="1BFF50F4" w14:textId="50020AD6" w:rsidR="0060729A" w:rsidRDefault="00000000">
      <w:pPr>
        <w:pStyle w:val="Corpsdetexte"/>
      </w:pPr>
      <w:r>
        <w:t xml:space="preserve">Afin de répondre </w:t>
      </w:r>
      <w:r w:rsidR="002E4D31">
        <w:t>au besoin principal</w:t>
      </w:r>
      <w:r>
        <w:t xml:space="preserve"> des utilisateurs, qui est de pouvoir créer des PNJ rapidement, certains champs disposent de bouton qui permettent d’inscrire une valeur aléatoire.</w:t>
      </w:r>
      <w:r w:rsidR="005F5A3D">
        <w:t xml:space="preserve"> </w:t>
      </w:r>
      <w:r w:rsidR="005F5A3D" w:rsidRPr="00975C51">
        <w:t xml:space="preserve">Ainsi, il pourra survoler certains champs sans se soucier de quelconque réflexion. </w:t>
      </w:r>
      <w:r w:rsidR="00975C51" w:rsidRPr="00975C51">
        <w:t>De plus</w:t>
      </w:r>
      <w:r w:rsidR="005F5A3D" w:rsidRPr="00975C51">
        <w:t>, il est possible de créer son personnage à partir de l’intelligence artificielle. En écrivant un simple message, l’utilisateur pourra spécifier un certain type de personnage que l’IA générera toute seule.</w:t>
      </w:r>
    </w:p>
    <w:p w14:paraId="2CD1535E" w14:textId="77777777" w:rsidR="0060729A" w:rsidRDefault="00000000">
      <w:pPr>
        <w:pStyle w:val="Titre3"/>
      </w:pPr>
      <w:bookmarkStart w:id="40" w:name="_Toc175334428"/>
      <w:r>
        <w:t>Modification</w:t>
      </w:r>
      <w:bookmarkEnd w:id="40"/>
    </w:p>
    <w:p w14:paraId="757815DC" w14:textId="7C0205F2" w:rsidR="0060729A" w:rsidRDefault="007E1544">
      <w:pPr>
        <w:pStyle w:val="Corpsdetexte"/>
      </w:pPr>
      <w:r>
        <w:t>Afin de faire persister le personnage dans le temps et le faire évoluer, il est toujours possible de modifier certaines caractéristiques de ce dernier. Au travers des différentes aventures, il se peut que le personnage change et, s’il est réutilisé dans un autre scénario, il est souhaitable garder sa fiche dans son état initial. C’est pourquoi il est indispensable de pouvoir avoir la possibilité d’appliquer des modifications en tout temps.</w:t>
      </w:r>
    </w:p>
    <w:p w14:paraId="1AEB9B86" w14:textId="77777777" w:rsidR="0060729A" w:rsidRDefault="00000000">
      <w:pPr>
        <w:pStyle w:val="Titre3"/>
      </w:pPr>
      <w:bookmarkStart w:id="41" w:name="_Toc175334429"/>
      <w:r>
        <w:t>Importation</w:t>
      </w:r>
      <w:bookmarkEnd w:id="41"/>
    </w:p>
    <w:p w14:paraId="5BBA2E3B" w14:textId="1BB1DD95" w:rsidR="0060729A" w:rsidRDefault="00000000">
      <w:pPr>
        <w:pStyle w:val="Corpsdetexte"/>
      </w:pPr>
      <w:r>
        <w:t>Comme mentionné précédemment, après des aventures, les MJ pourraient avoir envie de réintégr</w:t>
      </w:r>
      <w:r w:rsidR="00133063">
        <w:t>er</w:t>
      </w:r>
      <w:r>
        <w:t xml:space="preserve"> un personnage dans un nouveau scénario (suite d’aventure, référence, PNJ).</w:t>
      </w:r>
      <w:r w:rsidR="005F5A3D">
        <w:t xml:space="preserve"> </w:t>
      </w:r>
      <w:r w:rsidR="005F5A3D" w:rsidRPr="00975C51">
        <w:t>Cette action pourra se faire depuis la page de gestion du scénario. L’utilisateur, à l’aide d’un bouton, pourra voir apparaître une liste de personnage n’appartenant pas au scénario en question. À partir ce point, il pourra sélectionner les personnages qu’il désire.</w:t>
      </w:r>
      <w:r w:rsidRPr="00975C51">
        <w:t xml:space="preserve"> </w:t>
      </w:r>
      <w:r>
        <w:t>Pour ce faire, les utilisateurs auront la possibilité de pouvoir importer des personnages déjà existant</w:t>
      </w:r>
      <w:r w:rsidR="0062098C">
        <w:t>s</w:t>
      </w:r>
      <w:r>
        <w:t xml:space="preserve"> dans d’autre</w:t>
      </w:r>
      <w:r w:rsidR="00133063">
        <w:t>s</w:t>
      </w:r>
      <w:r>
        <w:t xml:space="preserve"> scénario</w:t>
      </w:r>
      <w:r w:rsidR="00133063">
        <w:t>s</w:t>
      </w:r>
      <w:r>
        <w:t xml:space="preserve">. </w:t>
      </w:r>
      <w:r w:rsidR="003C2733">
        <w:t xml:space="preserve">Il est important de noter que les </w:t>
      </w:r>
      <w:r w:rsidR="003C2733">
        <w:lastRenderedPageBreak/>
        <w:t>personnages importés ne sont pas des duplicatas</w:t>
      </w:r>
      <w:r>
        <w:t xml:space="preserve">. Il s’agit de la même fiche, </w:t>
      </w:r>
      <w:r w:rsidR="00133063">
        <w:t xml:space="preserve">tout </w:t>
      </w:r>
      <w:r>
        <w:t>changement apporté à cette dernière se verront répercuté</w:t>
      </w:r>
      <w:r w:rsidR="00133063">
        <w:t>s</w:t>
      </w:r>
      <w:r w:rsidR="007E1544">
        <w:t xml:space="preserve"> d’un scénario à l’autre.</w:t>
      </w:r>
    </w:p>
    <w:p w14:paraId="108C8360" w14:textId="77777777" w:rsidR="0060729A" w:rsidRDefault="00000000">
      <w:pPr>
        <w:pStyle w:val="Titre3"/>
      </w:pPr>
      <w:bookmarkStart w:id="42" w:name="_Toc175334430"/>
      <w:r>
        <w:t>Suppression</w:t>
      </w:r>
      <w:bookmarkEnd w:id="42"/>
    </w:p>
    <w:p w14:paraId="7998A99A" w14:textId="4D3FA8D3" w:rsidR="0060729A" w:rsidRDefault="00000000">
      <w:pPr>
        <w:pStyle w:val="Corpsdetexte"/>
      </w:pPr>
      <w:r>
        <w:t>Une page sera dédiée aux personnages cré</w:t>
      </w:r>
      <w:r w:rsidR="003C2733">
        <w:t>és</w:t>
      </w:r>
      <w:r>
        <w:t xml:space="preserve"> par l’utilisateur. Elle a pour objectif d’offrir une vue d’ensemble sur eux afin de s’y retrouver. C’est également depuis cette page que l’utilisateur pourra faire du tri dans ses personnages s’il décide de vouloir en retirer pour diverses raisons. </w:t>
      </w:r>
    </w:p>
    <w:p w14:paraId="70AF6DD5" w14:textId="77777777" w:rsidR="0060729A" w:rsidRDefault="00000000">
      <w:pPr>
        <w:pStyle w:val="Titre2"/>
      </w:pPr>
      <w:bookmarkStart w:id="43" w:name="_Toc175334431"/>
      <w:r>
        <w:t>Arme</w:t>
      </w:r>
      <w:bookmarkEnd w:id="43"/>
    </w:p>
    <w:p w14:paraId="15156C02" w14:textId="15FBEA31" w:rsidR="0060729A" w:rsidRDefault="00000000">
      <w:pPr>
        <w:pStyle w:val="Corpsdetexte"/>
      </w:pPr>
      <w:r>
        <w:t xml:space="preserve">Les armes sont une composante complémentaire aux personnages. Elles s’attribuent uniquement à ces derniers. Le but est de pouvoir garder </w:t>
      </w:r>
      <w:r w:rsidR="007E1544">
        <w:t>un suivi</w:t>
      </w:r>
      <w:r>
        <w:t xml:space="preserve"> de l’équipement directement </w:t>
      </w:r>
      <w:r w:rsidR="007E1544">
        <w:t>équipé par le personnage</w:t>
      </w:r>
      <w:r>
        <w:t xml:space="preserve">. </w:t>
      </w:r>
      <w:r w:rsidR="003C2733">
        <w:t>À</w:t>
      </w:r>
      <w:r>
        <w:t xml:space="preserve"> l’image de certains attributs que le personnage possède, les armes disposent elles aussi de leur</w:t>
      </w:r>
      <w:r w:rsidR="007E1544">
        <w:t>s propres</w:t>
      </w:r>
      <w:r>
        <w:t xml:space="preserve"> attribut</w:t>
      </w:r>
      <w:r w:rsidR="007E1544">
        <w:t>s</w:t>
      </w:r>
      <w:r>
        <w:t>.</w:t>
      </w:r>
    </w:p>
    <w:p w14:paraId="71DD444B" w14:textId="77777777" w:rsidR="0060729A" w:rsidRDefault="00000000">
      <w:pPr>
        <w:pStyle w:val="Titre3"/>
      </w:pPr>
      <w:bookmarkStart w:id="44" w:name="_Toc175334432"/>
      <w:r>
        <w:t>Création</w:t>
      </w:r>
      <w:bookmarkEnd w:id="44"/>
    </w:p>
    <w:p w14:paraId="5091DA98" w14:textId="6D52B361" w:rsidR="0060729A" w:rsidRDefault="003C2733">
      <w:pPr>
        <w:pStyle w:val="Corpsdetexte"/>
      </w:pPr>
      <w:r>
        <w:t>À la différence des personnages, les armes pourront être créées dans une page qui englobe la création et la visualisation d’attributs que j’aborderais dans le point suivant. Ces armes pourront donc être créés dans une page de gestion au travers d’un formulaire similaire à celui des personnages.</w:t>
      </w:r>
    </w:p>
    <w:p w14:paraId="067BE20C" w14:textId="77777777" w:rsidR="0060729A" w:rsidRDefault="00000000">
      <w:pPr>
        <w:pStyle w:val="Titre3"/>
      </w:pPr>
      <w:bookmarkStart w:id="45" w:name="_Toc175334433"/>
      <w:r>
        <w:t>Suppression</w:t>
      </w:r>
      <w:bookmarkEnd w:id="45"/>
    </w:p>
    <w:p w14:paraId="599B9E41" w14:textId="1DBC49E7" w:rsidR="0060729A" w:rsidRDefault="00000000">
      <w:pPr>
        <w:pStyle w:val="Corpsdetexte"/>
      </w:pPr>
      <w:r>
        <w:t xml:space="preserve">Depuis la même vue, il est possible de supprimer ces </w:t>
      </w:r>
      <w:r w:rsidR="0062098C">
        <w:t>mêmes</w:t>
      </w:r>
      <w:r>
        <w:t xml:space="preserve"> armes à l’aide d’un bouton. Les armes sont des éléments propres à l’utilisateur qui les a </w:t>
      </w:r>
      <w:r w:rsidR="003C2733">
        <w:t>créés,</w:t>
      </w:r>
      <w:r>
        <w:t xml:space="preserve"> tout comme les scénarios et personnages.</w:t>
      </w:r>
    </w:p>
    <w:p w14:paraId="421310C9" w14:textId="77777777" w:rsidR="0060729A" w:rsidRDefault="00000000">
      <w:pPr>
        <w:pStyle w:val="Titre2"/>
      </w:pPr>
      <w:bookmarkStart w:id="46" w:name="_Toc175334434"/>
      <w:r>
        <w:t>Attribut d’arme/de personnage</w:t>
      </w:r>
      <w:bookmarkEnd w:id="46"/>
    </w:p>
    <w:p w14:paraId="7077BB72" w14:textId="568D8A03" w:rsidR="0060729A" w:rsidRDefault="00000000">
      <w:pPr>
        <w:pStyle w:val="Corpsdetexte"/>
      </w:pPr>
      <w:r>
        <w:t xml:space="preserve">Enfin, les attributs d’arme et/ou de personnage sont les seules variables communes aux différents utilisateurs. En effet, afin d’avoir les mêmes bases sur ce qu’il </w:t>
      </w:r>
      <w:r w:rsidR="00FB5CFC">
        <w:t>possible</w:t>
      </w:r>
      <w:r>
        <w:t>, les attributs sont globaux. Ils ne peuvent être créé</w:t>
      </w:r>
      <w:r w:rsidR="003C2733">
        <w:t>s</w:t>
      </w:r>
      <w:r>
        <w:t xml:space="preserve"> que par les utilisateurs disposant des droits suffisants pour exécuter cette action. Néanmoins, même si la majorité des utilisateurs ne seront pas habilité</w:t>
      </w:r>
      <w:r w:rsidR="0062098C">
        <w:t>s</w:t>
      </w:r>
      <w:r>
        <w:t xml:space="preserve"> à pouvoir créer des attributs, ils peuvent tout de même remplir le même formulaire et suggérer un attribut.</w:t>
      </w:r>
    </w:p>
    <w:p w14:paraId="3C5EE8BE" w14:textId="77777777" w:rsidR="0060729A" w:rsidRDefault="00000000">
      <w:pPr>
        <w:pStyle w:val="Titre3"/>
      </w:pPr>
      <w:bookmarkStart w:id="47" w:name="_Toc175334435"/>
      <w:r>
        <w:t>Création</w:t>
      </w:r>
      <w:bookmarkEnd w:id="47"/>
    </w:p>
    <w:p w14:paraId="2013A342" w14:textId="7C45D2F7" w:rsidR="0060729A" w:rsidRDefault="00000000">
      <w:pPr>
        <w:pStyle w:val="Corpsdetexte"/>
      </w:pPr>
      <w:r>
        <w:t xml:space="preserve">Depuis la même page dans laquelle il est possible de créer des armes, les MJ pourront créer et visualiser les attributs. Certains attributs ont la possibilité d’embarquer une </w:t>
      </w:r>
      <w:r>
        <w:lastRenderedPageBreak/>
        <w:t>description avec eux. Cette description sera utile sur la fiche de personnage pour avoir rapidement des informations complémentaires lié</w:t>
      </w:r>
      <w:r w:rsidR="003C2733">
        <w:t>es</w:t>
      </w:r>
      <w:r>
        <w:t xml:space="preserve"> à l’attribut.</w:t>
      </w:r>
    </w:p>
    <w:p w14:paraId="2C6AD379" w14:textId="77777777" w:rsidR="0060729A" w:rsidRDefault="00000000">
      <w:pPr>
        <w:pStyle w:val="Titre3"/>
      </w:pPr>
      <w:bookmarkStart w:id="48" w:name="_Toc175334436"/>
      <w:r>
        <w:t>Suggestion</w:t>
      </w:r>
      <w:bookmarkEnd w:id="48"/>
    </w:p>
    <w:p w14:paraId="193FA126" w14:textId="27113D5E" w:rsidR="00C3591B" w:rsidRDefault="00000000">
      <w:pPr>
        <w:pStyle w:val="Corpsdetexte"/>
      </w:pPr>
      <w:r>
        <w:t>Pour les utilisateurs qui ne dispose</w:t>
      </w:r>
      <w:r w:rsidR="003C2733">
        <w:t>nt</w:t>
      </w:r>
      <w:r>
        <w:t xml:space="preserve"> pas de droit</w:t>
      </w:r>
      <w:r w:rsidR="003C2733">
        <w:t>s</w:t>
      </w:r>
      <w:r>
        <w:t xml:space="preserve"> suffisant</w:t>
      </w:r>
      <w:r w:rsidR="003C2733">
        <w:t>s</w:t>
      </w:r>
      <w:r>
        <w:t xml:space="preserve"> pour créer des attributs, ils peuvent tout de même soumettre leur formulaire ce qui créera une suggestion. Ces suggestions apparaîtront dans une page dédiée</w:t>
      </w:r>
      <w:r w:rsidR="00FB5CFC">
        <w:t>,</w:t>
      </w:r>
      <w:r>
        <w:t xml:space="preserve"> uniquement</w:t>
      </w:r>
      <w:r w:rsidR="003C2733">
        <w:t xml:space="preserve"> accessible</w:t>
      </w:r>
      <w:r>
        <w:t xml:space="preserve"> par les utilisateurs disposant de droit privilégié. Ainsi ils pourront visualiser les attributs et jug</w:t>
      </w:r>
      <w:r w:rsidR="003C2733">
        <w:t xml:space="preserve">er </w:t>
      </w:r>
      <w:r>
        <w:t>par eux même s’il est intéressant de les ajout</w:t>
      </w:r>
      <w:r w:rsidR="0062098C">
        <w:t>er</w:t>
      </w:r>
      <w:r>
        <w:t xml:space="preserve"> à la bibliothèque d’attribut.</w:t>
      </w:r>
    </w:p>
    <w:p w14:paraId="66189307" w14:textId="4046332B" w:rsidR="0060729A" w:rsidRDefault="00C3591B" w:rsidP="00C3591B">
      <w:r>
        <w:br w:type="page"/>
      </w:r>
    </w:p>
    <w:p w14:paraId="391600A1" w14:textId="77777777" w:rsidR="0060729A" w:rsidRDefault="00000000">
      <w:pPr>
        <w:pStyle w:val="Titre1"/>
      </w:pPr>
      <w:bookmarkStart w:id="49" w:name="_Toc175334437"/>
      <w:r>
        <w:lastRenderedPageBreak/>
        <w:t>Intelligence artificielle</w:t>
      </w:r>
      <w:bookmarkEnd w:id="49"/>
    </w:p>
    <w:p w14:paraId="456AE6D0" w14:textId="32A951AE" w:rsidR="00D47A2E" w:rsidRDefault="00000000" w:rsidP="00F4699B">
      <w:pPr>
        <w:pStyle w:val="Corpsdetexte"/>
      </w:pPr>
      <w:r>
        <w:t xml:space="preserve">Pour mettre en avant l’évolution et la nouveauté de l’informatique, j’intègre de l’intelligence artificielle dans cette application. Le model d’IA choisi pour l’application est celui d’OpenAI : « gpt4-o ». </w:t>
      </w:r>
      <w:r w:rsidRPr="00975C51">
        <w:t>C’est le mod</w:t>
      </w:r>
      <w:r w:rsidR="00975C51" w:rsidRPr="00975C51">
        <w:t>è</w:t>
      </w:r>
      <w:r w:rsidRPr="00975C51">
        <w:t>l</w:t>
      </w:r>
      <w:r w:rsidR="00975C51" w:rsidRPr="00975C51">
        <w:t>e</w:t>
      </w:r>
      <w:r w:rsidRPr="00975C51">
        <w:t>, à ce jour, le plus avancé de l’entreprise</w:t>
      </w:r>
      <w:r w:rsidR="00390100" w:rsidRPr="00975C51">
        <w:t>. Plutôt, j’ai évoqué l’intégration qu’offrait la librairie React.js. Dans ce cas, c’est également ce qui a énormément orienté le choix du modèle. Vercel offre la possibilité d’utilis</w:t>
      </w:r>
      <w:r w:rsidR="00975C51" w:rsidRPr="00975C51">
        <w:t>er</w:t>
      </w:r>
      <w:r w:rsidR="00390100" w:rsidRPr="00975C51">
        <w:t xml:space="preserve"> un SDK afin de s’interfac</w:t>
      </w:r>
      <w:r w:rsidR="00975C51" w:rsidRPr="00975C51">
        <w:t>er</w:t>
      </w:r>
      <w:r w:rsidR="00390100" w:rsidRPr="00975C51">
        <w:t xml:space="preserve"> avec certains modèles, dont « GPT », avec aisance. </w:t>
      </w:r>
      <w:r w:rsidR="004042CC" w:rsidRPr="00975C51">
        <w:t>Ces arguments</w:t>
      </w:r>
      <w:r w:rsidR="00390100" w:rsidRPr="00975C51">
        <w:t xml:space="preserve"> font que c’est ce modèle qui</w:t>
      </w:r>
      <w:r w:rsidRPr="00975C51">
        <w:t xml:space="preserve"> </w:t>
      </w:r>
      <w:r>
        <w:t>sera intégré à l’une des fonctionnalités principales de l’application qui est la génération de fiches de personnage. Son objectif sera de produire un format de donnée</w:t>
      </w:r>
      <w:r w:rsidR="00EA7EF6">
        <w:t>s</w:t>
      </w:r>
      <w:r>
        <w:t xml:space="preserve"> correspondant à celui utilisé pour créer, mettre à jour et lire les fiches de personnages</w:t>
      </w:r>
      <w:r w:rsidR="004042CC">
        <w:t xml:space="preserve"> </w:t>
      </w:r>
      <w:r w:rsidR="004042CC" w:rsidRPr="00975C51">
        <w:t>afin de suggérer le résultat à l’utilisateur pour validation</w:t>
      </w:r>
      <w:r w:rsidRPr="00975C51">
        <w:t xml:space="preserve">. </w:t>
      </w:r>
    </w:p>
    <w:p w14:paraId="076FA0CB" w14:textId="740BFE67" w:rsidR="00D47A2E" w:rsidRDefault="00000000" w:rsidP="00F4699B">
      <w:pPr>
        <w:pStyle w:val="Corpsdetexte"/>
      </w:pPr>
      <w:r>
        <w:t>L’utilisateur pourra de son côté, lors de la création de personnage, demand</w:t>
      </w:r>
      <w:r w:rsidR="00FB5CFC">
        <w:t>er</w:t>
      </w:r>
      <w:r>
        <w:t xml:space="preserve"> à l’IA de remplir automatiquement </w:t>
      </w:r>
      <w:r w:rsidR="00F4699B">
        <w:t>tous les champs</w:t>
      </w:r>
      <w:r>
        <w:t xml:space="preserve"> du formulaire de façon intelligente. Ce dernier pourra écrire un message qui sera utilisé en tant que prompt pour l’IA afin de donner </w:t>
      </w:r>
      <w:r w:rsidR="00F4699B">
        <w:t>des arguments un peu plus précis</w:t>
      </w:r>
      <w:r>
        <w:t xml:space="preserve"> sur le type de personnage qu’il souhaite avoir. </w:t>
      </w:r>
    </w:p>
    <w:p w14:paraId="2936389B" w14:textId="77777777" w:rsidR="004042CC" w:rsidRDefault="00EA7EF6" w:rsidP="00F4699B">
      <w:pPr>
        <w:pStyle w:val="Corpsdetexte"/>
      </w:pPr>
      <w:r>
        <w:t xml:space="preserve">À ce jour, l’IA remplit uniquement </w:t>
      </w:r>
      <w:r w:rsidR="00F4699B">
        <w:t>les champs libres</w:t>
      </w:r>
      <w:r>
        <w:t xml:space="preserve"> tel que le nom, l’origine, l’âge, etc. Il n’est pas possible de demander qu’un personnage puisse avoir tel ou tel caractéristique ou arme. Néanmoins, dans le futur de l’application, il sera intéressant qu’il puisse le faire pour instaurer une certaine cohésion dans la fiche et qu’ainsi le processus soit complet. Pour se </w:t>
      </w:r>
      <w:r w:rsidR="00FB5CFC">
        <w:t>prémunir</w:t>
      </w:r>
      <w:r>
        <w:t xml:space="preserve"> d’éventuels malfrats qui chercheraient à détourner l’IA de son objectif</w:t>
      </w:r>
      <w:r w:rsidR="004042CC">
        <w:t xml:space="preserve"> avec des messages trompeurs</w:t>
      </w:r>
      <w:r>
        <w:t>, un prompt système est implémenté afin que le résultat de la requête soit toujours satisfaisant.</w:t>
      </w:r>
      <w:r w:rsidR="004042CC">
        <w:t xml:space="preserve"> </w:t>
      </w:r>
    </w:p>
    <w:p w14:paraId="3C17BD06" w14:textId="189ADE3A" w:rsidR="0060729A" w:rsidRPr="00975C51" w:rsidRDefault="004042CC" w:rsidP="00F4699B">
      <w:pPr>
        <w:pStyle w:val="Corpsdetexte"/>
        <w:rPr>
          <w:rFonts w:eastAsia="Times New Roman"/>
          <w:szCs w:val="20"/>
          <w:lang w:val="fr-FR" w:eastAsia="fr-FR"/>
        </w:rPr>
      </w:pPr>
      <w:r w:rsidRPr="00975C51">
        <w:t>De ce fait, si quelqu’un rentre un message qui donne une instruction contraire à la mission du modèle, ce dernier n’effectuera pas l’action demandé</w:t>
      </w:r>
      <w:r w:rsidR="00975C51" w:rsidRPr="00975C51">
        <w:t>e</w:t>
      </w:r>
      <w:r w:rsidRPr="00975C51">
        <w:t xml:space="preserve"> et continuera ce pourquoi il a été programmé. Ainsi, j’évite les attaques sur l’IA et maintient une expérience utilisateur convenable</w:t>
      </w:r>
    </w:p>
    <w:p w14:paraId="6317E398" w14:textId="3BEBF283" w:rsidR="00683B6B" w:rsidRDefault="00683B6B" w:rsidP="00683B6B">
      <w:pPr>
        <w:pStyle w:val="Lgende"/>
        <w:keepNext/>
      </w:pPr>
      <w:bookmarkStart w:id="50" w:name="_Toc174025373"/>
      <w:r>
        <w:lastRenderedPageBreak/>
        <w:t xml:space="preserve">Figure </w:t>
      </w:r>
      <w:fldSimple w:instr=" SEQ Figure \* ARABIC ">
        <w:r w:rsidR="00295334">
          <w:rPr>
            <w:noProof/>
          </w:rPr>
          <w:t>1</w:t>
        </w:r>
      </w:fldSimple>
      <w:r>
        <w:t xml:space="preserve"> Prompt</w:t>
      </w:r>
      <w:bookmarkEnd w:id="50"/>
    </w:p>
    <w:p w14:paraId="6D5F63D3" w14:textId="62CDCB49" w:rsidR="00F4699B" w:rsidRDefault="00F4699B" w:rsidP="00F4699B">
      <w:pPr>
        <w:pStyle w:val="Corpsdetexte"/>
        <w:rPr>
          <w:lang w:val="en-US"/>
        </w:rPr>
      </w:pPr>
      <w:r>
        <w:rPr>
          <w:noProof/>
          <w:lang w:val="en-US"/>
        </w:rPr>
        <w:drawing>
          <wp:inline distT="0" distB="0" distL="0" distR="0" wp14:anchorId="0BFC9769" wp14:editId="57A42953">
            <wp:extent cx="5399405" cy="2546985"/>
            <wp:effectExtent l="0" t="0" r="0" b="5715"/>
            <wp:docPr id="2034955134" name="Image 2"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5134" name="Image 2" descr="Une image contenant texte, capture d’écran, Polic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546985"/>
                    </a:xfrm>
                    <a:prstGeom prst="rect">
                      <a:avLst/>
                    </a:prstGeom>
                  </pic:spPr>
                </pic:pic>
              </a:graphicData>
            </a:graphic>
          </wp:inline>
        </w:drawing>
      </w:r>
    </w:p>
    <w:p w14:paraId="44B20DB5" w14:textId="329021A3" w:rsidR="00683B6B" w:rsidRPr="00FD30A2" w:rsidRDefault="00683B6B" w:rsidP="00683B6B">
      <w:pPr>
        <w:pStyle w:val="source"/>
      </w:pPr>
      <w:r w:rsidRPr="00FD30A2">
        <w:t>(Enzo</w:t>
      </w:r>
      <w:r w:rsidR="00FD5748" w:rsidRPr="00FD30A2">
        <w:t xml:space="preserve"> Jolidon,</w:t>
      </w:r>
      <w:r w:rsidRPr="00FD30A2">
        <w:t xml:space="preserve"> 2024)</w:t>
      </w:r>
    </w:p>
    <w:p w14:paraId="72F13174" w14:textId="129850F1" w:rsidR="0060729A" w:rsidRDefault="00000000" w:rsidP="00D47A2E">
      <w:pPr>
        <w:pStyle w:val="Corpsdetexte"/>
      </w:pPr>
      <w:r>
        <w:t xml:space="preserve">Au niveau du déploiement de cette fonctionnalité, comme il s’agit là d’un service facturé, il ne sera pas disponible sur la version en production sur le web pour autant que les mandants </w:t>
      </w:r>
      <w:r w:rsidR="00F4699B">
        <w:t>décident</w:t>
      </w:r>
      <w:r>
        <w:t xml:space="preserve"> de financer les coûts de l’API. Cette fonction ne requiert</w:t>
      </w:r>
      <w:r w:rsidR="005C65EB">
        <w:t>,</w:t>
      </w:r>
      <w:r>
        <w:t xml:space="preserve"> pour l’instant</w:t>
      </w:r>
      <w:r w:rsidR="005C65EB">
        <w:t>,</w:t>
      </w:r>
      <w:r>
        <w:t xml:space="preserve"> aucun droit particulier</w:t>
      </w:r>
      <w:r w:rsidR="005C65EB">
        <w:t>,</w:t>
      </w:r>
      <w:r>
        <w:t xml:space="preserve"> mais il serait judicieux, si implémenté, de limiter cette fonctionnalité à certains utilisateurs. De ce point, l’application pourrait évoluer en</w:t>
      </w:r>
      <w:r w:rsidR="00FD5748">
        <w:t xml:space="preserve"> « Software</w:t>
      </w:r>
      <w:r>
        <w:t xml:space="preserve"> as a </w:t>
      </w:r>
      <w:r w:rsidR="00FD5748">
        <w:t>Service »</w:t>
      </w:r>
      <w:r>
        <w:t xml:space="preserve"> et proposer de souscrire à un abonnement pour avoir l’accès à cette fonctionnalité.</w:t>
      </w:r>
      <w:r w:rsidR="00D47A2E">
        <w:br w:type="page"/>
      </w:r>
    </w:p>
    <w:p w14:paraId="2E1B2022" w14:textId="77777777" w:rsidR="0060729A" w:rsidRDefault="00000000">
      <w:pPr>
        <w:pStyle w:val="Titre1"/>
      </w:pPr>
      <w:bookmarkStart w:id="51" w:name="_Toc175334438"/>
      <w:r>
        <w:lastRenderedPageBreak/>
        <w:t>Sécurité</w:t>
      </w:r>
      <w:bookmarkEnd w:id="51"/>
    </w:p>
    <w:p w14:paraId="2F259806" w14:textId="100405D8" w:rsidR="009D0218" w:rsidRPr="009D0218" w:rsidRDefault="009D0218" w:rsidP="009D0218">
      <w:pPr>
        <w:pStyle w:val="Titre2"/>
      </w:pPr>
      <w:bookmarkStart w:id="52" w:name="_Toc175334439"/>
      <w:r>
        <w:t>Authentification</w:t>
      </w:r>
      <w:bookmarkEnd w:id="52"/>
    </w:p>
    <w:p w14:paraId="18AD0388" w14:textId="24D2C5E1" w:rsidR="009D0218" w:rsidRDefault="00000000">
      <w:pPr>
        <w:pStyle w:val="Corpsdetexte"/>
      </w:pPr>
      <w:r>
        <w:t xml:space="preserve">En ce qui concerne la sécurité de l’application, il y a </w:t>
      </w:r>
      <w:r w:rsidR="005C65EB">
        <w:t>deux</w:t>
      </w:r>
      <w:r>
        <w:t xml:space="preserve"> points important</w:t>
      </w:r>
      <w:r w:rsidR="00EA7EF6">
        <w:t>s</w:t>
      </w:r>
      <w:r>
        <w:t xml:space="preserve"> à mentionner : l’authentification et les appels API. Pour ce qui est du premier point, les authentifications se font exclusivement par Single-Sign on en utilisant OpenIDConnect. Aucune collecte de donnée</w:t>
      </w:r>
      <w:r w:rsidR="00EA7EF6">
        <w:t>s</w:t>
      </w:r>
      <w:r>
        <w:t xml:space="preserve"> n’est faite par l’application auprès de l’utilisateur. </w:t>
      </w:r>
      <w:r w:rsidR="00F4699B">
        <w:t>Les seules informations</w:t>
      </w:r>
      <w:r>
        <w:t xml:space="preserve"> à disposition sont celles retournée</w:t>
      </w:r>
      <w:r w:rsidR="00EA7EF6">
        <w:t>s</w:t>
      </w:r>
      <w:r>
        <w:t xml:space="preserve"> par </w:t>
      </w:r>
      <w:r w:rsidR="00F4699B">
        <w:t>les services utilisés</w:t>
      </w:r>
      <w:r>
        <w:t xml:space="preserve"> pour s’authentifier. Ces informations</w:t>
      </w:r>
      <w:r w:rsidR="00EA7EF6">
        <w:t xml:space="preserve"> sont</w:t>
      </w:r>
      <w:r>
        <w:t xml:space="preserve"> en général un nom, une adresse </w:t>
      </w:r>
      <w:r w:rsidR="009D0218">
        <w:t>électronique</w:t>
      </w:r>
      <w:r>
        <w:t xml:space="preserve"> ainsi qu’une éventuelle image de profil. Ces informations sont </w:t>
      </w:r>
      <w:r w:rsidR="00F4699B">
        <w:t>disponibles</w:t>
      </w:r>
      <w:r>
        <w:t xml:space="preserve"> au bon vouloir de l’utilisateur sur sa page de profil. Il peut, à tout moment, supprimer </w:t>
      </w:r>
      <w:r w:rsidR="00F4699B">
        <w:t>son</w:t>
      </w:r>
      <w:r>
        <w:t xml:space="preserve"> compte et ses données seront complètement effacé</w:t>
      </w:r>
      <w:r w:rsidR="00EA7EF6">
        <w:t>es</w:t>
      </w:r>
      <w:r>
        <w:t xml:space="preserve"> de l’application.</w:t>
      </w:r>
    </w:p>
    <w:p w14:paraId="748FA5D0" w14:textId="60ED72E6" w:rsidR="009D0218" w:rsidRDefault="009D0218" w:rsidP="009D0218">
      <w:pPr>
        <w:pStyle w:val="Titre2"/>
      </w:pPr>
      <w:bookmarkStart w:id="53" w:name="_Toc175334440"/>
      <w:r>
        <w:t>API</w:t>
      </w:r>
      <w:bookmarkEnd w:id="53"/>
    </w:p>
    <w:p w14:paraId="6E6482A0" w14:textId="77777777" w:rsidR="009D0218" w:rsidRDefault="009D0218">
      <w:pPr>
        <w:pStyle w:val="Corpsdetexte"/>
      </w:pPr>
      <w:r>
        <w:t>Un deuxième point spécifique à ce projet en termes de sécurité est l’utilisation des « Server Action ».</w:t>
      </w:r>
    </w:p>
    <w:p w14:paraId="0DE90474" w14:textId="17B53BFD" w:rsidR="009D0218" w:rsidRPr="009D0218" w:rsidRDefault="009D0218" w:rsidP="009D0218">
      <w:pPr>
        <w:pStyle w:val="Corpsdetexte"/>
      </w:pPr>
      <w:r w:rsidRPr="009D0218">
        <w:t>Tout d’abord, il est important de contextualiser le sujet et d’expliquer les composants de ce dernier afin de pouvoir approfondir par la suite.</w:t>
      </w:r>
    </w:p>
    <w:p w14:paraId="3F5C7BD4" w14:textId="4EA24AB9" w:rsidR="009D0218" w:rsidRPr="00BE26B3" w:rsidRDefault="009D0218" w:rsidP="009D0218">
      <w:pPr>
        <w:pStyle w:val="Corpsdetexte"/>
      </w:pPr>
      <w:r w:rsidRPr="009D0218">
        <w:t>Une application web permet à un utilisateur</w:t>
      </w:r>
      <w:r w:rsidR="00FB5CFC">
        <w:t>,</w:t>
      </w:r>
      <w:r w:rsidRPr="009D0218">
        <w:t xml:space="preserve"> depuis son propre appareil électronique ayant accès à un navigateur, d’effectuer des tâches en rapport avec la nature de l’entreprise/association fournissant cette application. Si cette dernière est un magasin en ligne, l’utilisateur pourra alors effectuer des achats</w:t>
      </w:r>
      <w:r w:rsidR="00FB5CFC">
        <w:t xml:space="preserve"> ou</w:t>
      </w:r>
      <w:r w:rsidRPr="009D0218">
        <w:t xml:space="preserve"> consulter le catalogue des produits. En revanche, si l’application est fournie par un hôpital, cette dernière permettra sûrement de prendre rendez-vous pour une consultation ou même de prendre contact directement avec un professionnel de la santé. Cette application va tout simplement permettre une liaison entre l’entité qui l’a mise en place et l’utilisateur afin d’accomplir des tâches qui les lient. </w:t>
      </w:r>
      <w:r w:rsidR="00BE26B3">
        <w:fldChar w:fldCharType="begin"/>
      </w:r>
      <w:r w:rsidR="00BE26B3">
        <w:instrText xml:space="preserve"> ADDIN ZOTERO_ITEM CSL_CITATION {"citationID":"7DvvbPv9","properties":{"formattedCitation":"(Amazon 2024)","plainCitation":"(Amazon 2024)","noteIndex":0},"citationItems":[{"id":87,"uris":["http://zotero.org/groups/5459576/items/ZEXLDM8W"],"itemData":{"id":87,"type":"webpage","abstract":"Découvrez ce qu'est une application Web, comment et pourquoi les entreprises l'utilisent et comment les utiliser avec AWS.","container-title":"Amazon Web Services, Inc.","language":"fr-FR","title":"Qu'est-ce qu'une application Web ? – Les applications Web expliquées – AWS","title-short":"Qu'est-ce qu'une application Web ?","URL":"https://aws.amazon.com/fr/what-is/web-application/","author":[{"literal":"Amazon"}],"accessed":{"date-parts":[["2024",5,2]]},"issued":{"date-parts":[["2024",5,1]]}}}],"schema":"https://github.com/citation-style-language/schema/raw/master/csl-citation.json"} </w:instrText>
      </w:r>
      <w:r w:rsidR="00BE26B3">
        <w:fldChar w:fldCharType="separate"/>
      </w:r>
      <w:r w:rsidR="00BE26B3" w:rsidRPr="00BE26B3">
        <w:rPr>
          <w:rFonts w:cs="Arial"/>
        </w:rPr>
        <w:t>(Amazon 2024)</w:t>
      </w:r>
      <w:r w:rsidR="00BE26B3">
        <w:fldChar w:fldCharType="end"/>
      </w:r>
    </w:p>
    <w:p w14:paraId="5A075BDD" w14:textId="5C52059D" w:rsidR="009D0218" w:rsidRPr="009D0218" w:rsidRDefault="009D0218" w:rsidP="009D0218">
      <w:pPr>
        <w:pStyle w:val="Corpsdetexte"/>
      </w:pPr>
      <w:r w:rsidRPr="009D0218">
        <w:t xml:space="preserve">Dans le cadre du développement informatique, ces dernières sont connues pour être relativement plus accessibles et simples à développer, poussant les entreprises à se positionner vers le développement d’une application web plutôt qu’une autre forme. </w:t>
      </w:r>
      <w:r w:rsidR="00BE26B3">
        <w:fldChar w:fldCharType="begin"/>
      </w:r>
      <w:r w:rsidR="00BE26B3">
        <w:instrText xml:space="preserve"> ADDIN ZOTERO_ITEM CSL_CITATION {"citationID":"iGzJCVxs","properties":{"formattedCitation":"(OVHcloud 2024)","plainCitation":"(OVHcloud 2024)","noteIndex":0},"citationItems":[{"id":77,"uris":["http://zotero.org/groups/5459576/items/BY46C3LZ"],"itemData":{"id":77,"type":"webpage","abstract":"Une application web est un logiciel accessible via un navigateur web, conçu pour offrir une interactivité aux internautes via un client-serveur et non pas un serveur web.","language":"fr","title":"Qu'est-ce qu'une application web ? | OVHcloud | OVHcloud France","title-short":"Qu'est-ce qu'une application web ?","URL":"https://www.ovhcloud.com/fr/learn/what-is-web-application/","author":[{"literal":"OVHcloud"}],"accessed":{"date-parts":[["2024",5,3]]},"issued":{"date-parts":[["2024",5,3]]}}}],"schema":"https://github.com/citation-style-language/schema/raw/master/csl-citation.json"} </w:instrText>
      </w:r>
      <w:r w:rsidR="00BE26B3">
        <w:fldChar w:fldCharType="separate"/>
      </w:r>
      <w:r w:rsidR="00BE26B3" w:rsidRPr="00BE26B3">
        <w:rPr>
          <w:rFonts w:cs="Arial"/>
        </w:rPr>
        <w:t>(OVHcloud 2024)</w:t>
      </w:r>
      <w:r w:rsidR="00BE26B3">
        <w:fldChar w:fldCharType="end"/>
      </w:r>
    </w:p>
    <w:p w14:paraId="675C240B" w14:textId="3E056ED3" w:rsidR="009D0218" w:rsidRDefault="009D0218" w:rsidP="009D0218">
      <w:pPr>
        <w:pStyle w:val="Corpsdetexte"/>
      </w:pPr>
      <w:r w:rsidRPr="009D0218">
        <w:t>Afin de lier les deux acteurs dans une interaction sur une application web, qui sont</w:t>
      </w:r>
      <w:r w:rsidR="00FB5CFC">
        <w:t>,</w:t>
      </w:r>
      <w:r w:rsidRPr="009D0218">
        <w:t xml:space="preserve"> le serveur qui va fournir les informations demandées et le client qui est celui qui demande les informations. C’est ici que les actions </w:t>
      </w:r>
      <w:r w:rsidR="00EA7EF6">
        <w:t xml:space="preserve">du </w:t>
      </w:r>
      <w:r w:rsidRPr="009D0218">
        <w:t>serveur interviennent.</w:t>
      </w:r>
    </w:p>
    <w:p w14:paraId="244DC35E" w14:textId="3254B200" w:rsidR="009D0218" w:rsidRDefault="009D0218" w:rsidP="009D0218">
      <w:pPr>
        <w:pStyle w:val="Titre3"/>
      </w:pPr>
      <w:bookmarkStart w:id="54" w:name="_Toc175334441"/>
      <w:r>
        <w:lastRenderedPageBreak/>
        <w:t>Interface REST</w:t>
      </w:r>
      <w:bookmarkEnd w:id="54"/>
    </w:p>
    <w:p w14:paraId="58F124E1" w14:textId="73B35A8A" w:rsidR="009D0218" w:rsidRDefault="009D0218" w:rsidP="009D0218">
      <w:pPr>
        <w:pStyle w:val="Corpsdetexte"/>
      </w:pPr>
      <w:r>
        <w:t xml:space="preserve">Afin de fournir une application qui comporte des données fiables et accessibles, les serveurs sont entretenus par les fournisseurs de l’application. Ce sont ces serveurs qui alimentent les applications visibles par le client. Néanmoins, il faut que ces applications puissent communiquer avec le serveur afin de délivrer les informations à l’utilisateur. </w:t>
      </w:r>
      <w:r w:rsidRPr="003B5BDE">
        <w:t>De nos jours, la façon la plus commune et traditionnelle de récupérer des</w:t>
      </w:r>
      <w:r>
        <w:t xml:space="preserve"> </w:t>
      </w:r>
      <w:r w:rsidRPr="003B5BDE">
        <w:t>données</w:t>
      </w:r>
      <w:r>
        <w:t>, dans le cadre d’une application web,</w:t>
      </w:r>
      <w:r w:rsidRPr="003B5BDE">
        <w:t xml:space="preserve"> est de faire des appels API vers l’</w:t>
      </w:r>
      <w:r>
        <w:t>URL</w:t>
      </w:r>
      <w:r w:rsidRPr="003B5BDE">
        <w:t xml:space="preserve"> qui nous retourne dès lors les données. Ces appels peuvent être de </w:t>
      </w:r>
      <w:r>
        <w:t>différents types</w:t>
      </w:r>
      <w:r w:rsidRPr="003B5BDE">
        <w:t> : GET, POST, PUT, DELETE.</w:t>
      </w:r>
      <w:r>
        <w:t xml:space="preserve"> Elles ont </w:t>
      </w:r>
      <w:r w:rsidR="00926F6B">
        <w:t>chacune</w:t>
      </w:r>
      <w:r>
        <w:t xml:space="preserve"> leur rôle pour récupérer, ajouter, modifier ou supprimer les données. Ces interfaces sont les points d’entrée vers le serveur pour les applications situées sur le navigateur de l’utilisateur. </w:t>
      </w:r>
      <w:r w:rsidR="00BE26B3">
        <w:fldChar w:fldCharType="begin"/>
      </w:r>
      <w:r w:rsidR="00BE26B3">
        <w:instrText xml:space="preserve"> ADDIN ZOTERO_ITEM CSL_CITATION {"citationID":"H3y3kFGB","properties":{"formattedCitation":"({\\i{}API REST\\uc0\\u8239{}: d\\uc0\\u233{}finition} 2024)","plainCitation":"(API REST : définition 2024)","noteIndex":0},"citationItems":[{"id":110,"uris":["http://zotero.org/users/13923150/items/3A9C8VPN"],"itemData":{"id":110,"type":"webpage","abstract":"Une API REST est une interface de programmation d'application qui respecte les contraintes de l'architecture REST","language":"fr","title":"API REST : définition","title-short":"API REST","URL":"https://www.redhat.com/fr/topics/api/what-is-a-rest-api","accessed":{"date-parts":[["2024",5,3]]},"issued":{"date-parts":[["2024",2,2]]}}}],"schema":"https://github.com/citation-style-language/schema/raw/master/csl-citation.json"} </w:instrText>
      </w:r>
      <w:r w:rsidR="00BE26B3">
        <w:fldChar w:fldCharType="separate"/>
      </w:r>
      <w:r w:rsidR="00BE26B3" w:rsidRPr="00BE26B3">
        <w:rPr>
          <w:rFonts w:cs="Arial"/>
        </w:rPr>
        <w:t>(</w:t>
      </w:r>
      <w:r w:rsidR="00BE26B3" w:rsidRPr="00BE26B3">
        <w:rPr>
          <w:rFonts w:cs="Arial"/>
          <w:i/>
          <w:iCs/>
        </w:rPr>
        <w:t>API REST : définition</w:t>
      </w:r>
      <w:r w:rsidR="00BE26B3" w:rsidRPr="00BE26B3">
        <w:rPr>
          <w:rFonts w:cs="Arial"/>
        </w:rPr>
        <w:t xml:space="preserve"> 2024)</w:t>
      </w:r>
      <w:r w:rsidR="00BE26B3">
        <w:fldChar w:fldCharType="end"/>
      </w:r>
    </w:p>
    <w:p w14:paraId="3620BA69" w14:textId="7D9BE0F8" w:rsidR="009D0218" w:rsidRPr="003B5BDE" w:rsidRDefault="009D0218" w:rsidP="009D0218">
      <w:pPr>
        <w:pStyle w:val="Corpsdetexte"/>
      </w:pPr>
      <w:r w:rsidRPr="003B5BDE">
        <w:t xml:space="preserve">Grâce au </w:t>
      </w:r>
      <w:r w:rsidR="00926F6B">
        <w:t>« S</w:t>
      </w:r>
      <w:r w:rsidRPr="003B5BDE">
        <w:t>erver</w:t>
      </w:r>
      <w:r w:rsidR="00926F6B">
        <w:t xml:space="preserve"> S</w:t>
      </w:r>
      <w:r w:rsidRPr="003B5BDE">
        <w:t>ide rendering</w:t>
      </w:r>
      <w:r w:rsidR="00926F6B">
        <w:t> »</w:t>
      </w:r>
      <w:r w:rsidRPr="003B5BDE">
        <w:t xml:space="preserve"> (SSR) </w:t>
      </w:r>
      <w:r>
        <w:t>combiné</w:t>
      </w:r>
      <w:r w:rsidRPr="003B5BDE">
        <w:t xml:space="preserve"> aux </w:t>
      </w:r>
      <w:r w:rsidR="005C65EB">
        <w:t>« </w:t>
      </w:r>
      <w:r w:rsidRPr="003B5BDE">
        <w:t>Server Components</w:t>
      </w:r>
      <w:r w:rsidR="005C65EB">
        <w:t> »</w:t>
      </w:r>
      <w:r w:rsidRPr="003B5BDE">
        <w:t>, certains « Framework » web</w:t>
      </w:r>
      <w:r w:rsidR="00E40D3F">
        <w:t>, comme celui utilisé pour l’application de ce travail,</w:t>
      </w:r>
      <w:r w:rsidRPr="003B5BDE">
        <w:t xml:space="preserve"> mettent à disposition la possibilité d’effectuer des actions côté serveur</w:t>
      </w:r>
      <w:r w:rsidR="00E40D3F">
        <w:t xml:space="preserve"> directement depuis le client</w:t>
      </w:r>
      <w:r w:rsidRPr="003B5BDE">
        <w:t xml:space="preserve">. Ces actions sont notamment utilisées pour pouvoir accéder à la base de </w:t>
      </w:r>
      <w:r>
        <w:t>données</w:t>
      </w:r>
      <w:r w:rsidRPr="003B5BDE">
        <w:t xml:space="preserve"> sans avoir à faire des requêtes API. Cette façon de faire est </w:t>
      </w:r>
      <w:r>
        <w:t>utilisée</w:t>
      </w:r>
      <w:r w:rsidRPr="003B5BDE">
        <w:t xml:space="preserve"> pour récupérer des données plus que pour en ajouter</w:t>
      </w:r>
      <w:r>
        <w:t xml:space="preserve">, </w:t>
      </w:r>
      <w:r w:rsidRPr="003B5BDE">
        <w:t>modifier</w:t>
      </w:r>
      <w:r>
        <w:t xml:space="preserve">, </w:t>
      </w:r>
      <w:r w:rsidRPr="003B5BDE">
        <w:t>supprimer.</w:t>
      </w:r>
      <w:r>
        <w:t xml:space="preserve"> En comparaison à la non-utilisation des Server Component et du SSR, lors du chargement de la page, l’application devrait faire un appel vers le serveur et attendre le retour des données de ce dernier. Cette façon de faire peut-être très lente en fonction de la distance entre le client et le serveur. Avec les Server Component, nous pouvons réduire cette latence en récupérant plus rapidement les données étant donné que la page sera chargée avec les informations déjà acquises sans avoir à questionner le serveur. </w:t>
      </w:r>
      <w:r w:rsidR="00BE26B3">
        <w:fldChar w:fldCharType="begin"/>
      </w:r>
      <w:r w:rsidR="00BE26B3">
        <w:instrText xml:space="preserve"> ADDIN ZOTERO_ITEM CSL_CITATION {"citationID":"W88KDBpM","properties":{"formattedCitation":"(Vercel 2024a)","plainCitation":"(Vercel 2024a)","noteIndex":0},"citationItems":[{"id":84,"uris":["http://zotero.org/groups/5459576/items/B3PG26PP"],"itemData":{"id":84,"type":"webpage","abstract":"Learn how to fetch, cache, and revalidate data in your Next.js application.","language":"en","title":"Data Fetching: Fetching, Caching, and Revalidating | Next.js","title-short":"Data Fetching","URL":"https://nextjs.org/docs/app/building-your-application/data-fetching/fetching-caching-and-revalidating","author":[{"literal":"Vercel"}],"accessed":{"date-parts":[["2024",4,23]]},"issued":{"date-parts":[["2024",4,23]]}}}],"schema":"https://github.com/citation-style-language/schema/raw/master/csl-citation.json"} </w:instrText>
      </w:r>
      <w:r w:rsidR="00BE26B3">
        <w:fldChar w:fldCharType="separate"/>
      </w:r>
      <w:r w:rsidR="00BE26B3" w:rsidRPr="00BE26B3">
        <w:rPr>
          <w:rFonts w:cs="Arial"/>
        </w:rPr>
        <w:t>(Vercel 2024a)</w:t>
      </w:r>
      <w:r w:rsidR="00BE26B3">
        <w:fldChar w:fldCharType="end"/>
      </w:r>
    </w:p>
    <w:p w14:paraId="209C0C7D" w14:textId="77580F5A" w:rsidR="009D0218" w:rsidRDefault="009D0218" w:rsidP="009D0218">
      <w:pPr>
        <w:pStyle w:val="Corpsdetexte"/>
      </w:pPr>
      <w:r w:rsidRPr="003B5BDE">
        <w:t>En ce qui concerne Next.js,</w:t>
      </w:r>
      <w:r w:rsidR="00E40D3F">
        <w:t xml:space="preserve"> pour rappel,</w:t>
      </w:r>
      <w:r w:rsidRPr="003B5BDE">
        <w:t xml:space="preserve"> il s’agit du « Framework » web maintenu par Vercel qui est autour de React.js. Ce « Framework » utilise les </w:t>
      </w:r>
      <w:r w:rsidR="005C65EB">
        <w:t>« </w:t>
      </w:r>
      <w:r w:rsidRPr="003B5BDE">
        <w:t>Server Component</w:t>
      </w:r>
      <w:r w:rsidR="00EA7EF6">
        <w:t>s</w:t>
      </w:r>
      <w:r w:rsidR="005C65EB">
        <w:t> »</w:t>
      </w:r>
      <w:r w:rsidRPr="003B5BDE">
        <w:t xml:space="preserve"> et aussi le SSR. Il met en place sa propre gestion des routes pour déclarer les liens vers le serveur afin de permettre </w:t>
      </w:r>
      <w:r>
        <w:t>au composant</w:t>
      </w:r>
      <w:r w:rsidRPr="003B5BDE">
        <w:t xml:space="preserve"> client de faire des appels vers ces derniers.</w:t>
      </w:r>
      <w:r>
        <w:t xml:space="preserve"> Il </w:t>
      </w:r>
      <w:r w:rsidR="00EA7EF6">
        <w:t>intègre</w:t>
      </w:r>
      <w:r>
        <w:t xml:space="preserve"> aussi une nouvelle façon de faire des appels vers le serveur depuis les dernières versions de React</w:t>
      </w:r>
      <w:r w:rsidR="00BE26B3">
        <w:t>.</w:t>
      </w:r>
      <w:r w:rsidR="00BE26B3">
        <w:fldChar w:fldCharType="begin"/>
      </w:r>
      <w:r w:rsidR="00BE26B3">
        <w:instrText xml:space="preserve"> ADDIN ZOTERO_ITEM CSL_CITATION {"citationID":"uivIEARg","properties":{"formattedCitation":"(Meta - The React Team 2024)","plainCitation":"(Meta - The React Team 2024)","noteIndex":0},"citationItems":[{"id":120,"uris":["http://zotero.org/users/13923150/items/SK9FZ8ZV"],"itemData":{"id":120,"type":"webpage","abstract":"The library for web and native user interfaces","language":"en","title":"React 19 Beta – React","URL":"https://react.dev/blog/2024/04/25/react-19","author":[{"literal":"Meta - The React Team"}],"accessed":{"date-parts":[["2024",5,3]]},"issued":{"date-parts":[["2024",4,25]]}}}],"schema":"https://github.com/citation-style-language/schema/raw/master/csl-citation.json"} </w:instrText>
      </w:r>
      <w:r w:rsidR="00BE26B3">
        <w:fldChar w:fldCharType="separate"/>
      </w:r>
      <w:r w:rsidR="00BE26B3" w:rsidRPr="00BE26B3">
        <w:rPr>
          <w:rFonts w:cs="Arial"/>
        </w:rPr>
        <w:t>(Meta - The React Team 2024)</w:t>
      </w:r>
      <w:r w:rsidR="00BE26B3">
        <w:fldChar w:fldCharType="end"/>
      </w:r>
      <w:r w:rsidR="00BE26B3">
        <w:t xml:space="preserve"> </w:t>
      </w:r>
    </w:p>
    <w:p w14:paraId="308785D3" w14:textId="7141C86F" w:rsidR="009D0218" w:rsidRDefault="00E40D3F" w:rsidP="00E40D3F">
      <w:pPr>
        <w:pStyle w:val="Titre3"/>
      </w:pPr>
      <w:bookmarkStart w:id="55" w:name="_Toc175334442"/>
      <w:r>
        <w:t>Server Action</w:t>
      </w:r>
      <w:bookmarkEnd w:id="55"/>
    </w:p>
    <w:p w14:paraId="0D9D5E54" w14:textId="2262A07D" w:rsidR="00E40D3F" w:rsidRPr="003B5BDE" w:rsidRDefault="00E40D3F" w:rsidP="00E40D3F">
      <w:pPr>
        <w:pStyle w:val="Corpsdetexte"/>
      </w:pPr>
      <w:r w:rsidRPr="003B5BDE">
        <w:t xml:space="preserve">Une des dernières fonctionnalités </w:t>
      </w:r>
      <w:r>
        <w:t>stables</w:t>
      </w:r>
      <w:r w:rsidRPr="003B5BDE">
        <w:t xml:space="preserve"> sortie par </w:t>
      </w:r>
      <w:r>
        <w:t>React</w:t>
      </w:r>
      <w:r w:rsidRPr="003B5BDE">
        <w:t xml:space="preserve">.js </w:t>
      </w:r>
      <w:r>
        <w:t>est</w:t>
      </w:r>
      <w:r w:rsidRPr="003B5BDE">
        <w:t xml:space="preserve"> les « Server Action</w:t>
      </w:r>
      <w:r w:rsidR="00EA7EF6">
        <w:t>s</w:t>
      </w:r>
      <w:r w:rsidRPr="003B5BDE">
        <w:t xml:space="preserve"> ». </w:t>
      </w:r>
      <w:r w:rsidR="00EA7EF6">
        <w:t>À</w:t>
      </w:r>
      <w:r>
        <w:t xml:space="preserve"> ce jour, </w:t>
      </w:r>
      <w:r w:rsidRPr="003B5BDE">
        <w:t xml:space="preserve">Next.js </w:t>
      </w:r>
      <w:r>
        <w:t>est</w:t>
      </w:r>
      <w:r w:rsidRPr="003B5BDE">
        <w:t xml:space="preserve"> </w:t>
      </w:r>
      <w:r>
        <w:t>le seul Framework qui l</w:t>
      </w:r>
      <w:r w:rsidR="00EA7EF6">
        <w:t>es</w:t>
      </w:r>
      <w:r>
        <w:t xml:space="preserve"> met à profit.</w:t>
      </w:r>
      <w:r w:rsidRPr="003B5BDE">
        <w:t xml:space="preserve"> Cette fonctionnalité est une alternative aux appels API </w:t>
      </w:r>
      <w:r>
        <w:t>traditionnels</w:t>
      </w:r>
      <w:r w:rsidRPr="003B5BDE">
        <w:t xml:space="preserve">. En effet, elle permet de déclarer des fonctions qui seront </w:t>
      </w:r>
      <w:r>
        <w:t>exécutées</w:t>
      </w:r>
      <w:r w:rsidRPr="003B5BDE">
        <w:t xml:space="preserve"> côté serveur sans « directement » faire des appels API. On peut </w:t>
      </w:r>
      <w:r w:rsidRPr="003B5BDE">
        <w:lastRenderedPageBreak/>
        <w:t xml:space="preserve">associer cela à un raccourci pour les développeurs </w:t>
      </w:r>
      <w:r w:rsidR="005C65EB">
        <w:t>de</w:t>
      </w:r>
      <w:r w:rsidRPr="003B5BDE">
        <w:t xml:space="preserve"> la manière dont on écrit du code dans notre application sans avoir à mettre en place des liens.</w:t>
      </w:r>
      <w:r w:rsidR="00BE26B3">
        <w:fldChar w:fldCharType="begin"/>
      </w:r>
      <w:r w:rsidR="00BE26B3">
        <w:instrText xml:space="preserve"> ADDIN ZOTERO_ITEM CSL_CITATION {"citationID":"ShFDoGaV","properties":{"formattedCitation":"(Eze 2023)","plainCitation":"(Eze 2023)","noteIndex":0},"citationItems":[{"id":114,"uris":["http://zotero.org/users/13923150/items/3NXJRPRA"],"itemData":{"id":114,"type":"post-weblog","abstract":"Explore Next.js Server Actions to write functions that execute on the server or client side, and build a to-do app to demonstrate UI results.","container-title":"LogRocket Blog","language":"en","title":"Diving into Server Actions in Next.js 14","URL":"https://blog.logrocket.com/diving-into-server-actions-next-js-14/","author":[{"family":"Eze","given":"Peter Ekene"}],"accessed":{"date-parts":[["2024",4,26]]},"issued":{"date-parts":[["2023",12,21]]}}}],"schema":"https://github.com/citation-style-language/schema/raw/master/csl-citation.json"} </w:instrText>
      </w:r>
      <w:r w:rsidR="00BE26B3">
        <w:fldChar w:fldCharType="separate"/>
      </w:r>
      <w:r w:rsidR="00BE26B3" w:rsidRPr="00BE26B3">
        <w:rPr>
          <w:rFonts w:cs="Arial"/>
        </w:rPr>
        <w:t>(Eze 2023)</w:t>
      </w:r>
      <w:r w:rsidR="00BE26B3">
        <w:fldChar w:fldCharType="end"/>
      </w:r>
    </w:p>
    <w:p w14:paraId="69388173" w14:textId="2A97D263" w:rsidR="00E40D3F" w:rsidRDefault="00E40D3F" w:rsidP="00E40D3F">
      <w:pPr>
        <w:pStyle w:val="Corpsdetexte"/>
      </w:pPr>
      <w:r w:rsidRPr="003B5BDE">
        <w:t xml:space="preserve">Comme on ne réinvente pas la roue, </w:t>
      </w:r>
      <w:r>
        <w:t>ces actions</w:t>
      </w:r>
      <w:r w:rsidRPr="003B5BDE">
        <w:t xml:space="preserve"> fonctionn</w:t>
      </w:r>
      <w:r>
        <w:t>ent</w:t>
      </w:r>
      <w:r w:rsidRPr="003B5BDE">
        <w:t xml:space="preserve"> en faisant des appels API au niveau du lien de la page </w:t>
      </w:r>
      <w:r w:rsidR="00FB5CFC">
        <w:t>sur laquelle</w:t>
      </w:r>
      <w:r w:rsidRPr="003B5BDE">
        <w:t xml:space="preserve"> on se trouve au moment du clic.</w:t>
      </w:r>
      <w:r>
        <w:t xml:space="preserve"> À noter que ces appels sont toujours de type « POST » et jamais autrement</w:t>
      </w:r>
      <w:r w:rsidR="00EA7EF6">
        <w:t>, p</w:t>
      </w:r>
      <w:r>
        <w:t>eu importe ce que l’action fait au niveau du serveur ou de la base de données.</w:t>
      </w:r>
      <w:r w:rsidRPr="003B5BDE">
        <w:t xml:space="preserve"> </w:t>
      </w:r>
      <w:r>
        <w:t>Toutefois, cette</w:t>
      </w:r>
      <w:r w:rsidRPr="003B5BDE">
        <w:t xml:space="preserve"> façon de </w:t>
      </w:r>
      <w:r>
        <w:t>procéder</w:t>
      </w:r>
      <w:r w:rsidRPr="003B5BDE">
        <w:t xml:space="preserve"> engendre quelques problèmes.</w:t>
      </w:r>
      <w:r>
        <w:t xml:space="preserve"> </w:t>
      </w:r>
      <w:r w:rsidR="00BE26B3">
        <w:fldChar w:fldCharType="begin"/>
      </w:r>
      <w:r w:rsidR="00BE26B3">
        <w:instrText xml:space="preserve"> ADDIN ZOTERO_ITEM CSL_CITATION {"citationID":"v5BPyax9","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Melvynx • Apprendre à coder 2023)</w:t>
      </w:r>
      <w:r w:rsidR="00BE26B3">
        <w:fldChar w:fldCharType="end"/>
      </w:r>
      <w:r w:rsidR="00BE26B3">
        <w:t xml:space="preserve"> </w:t>
      </w:r>
      <w:r w:rsidR="00BE26B3">
        <w:fldChar w:fldCharType="begin"/>
      </w:r>
      <w:r w:rsidR="00BE26B3">
        <w:instrText xml:space="preserve"> ADDIN ZOTERO_ITEM CSL_CITATION {"citationID":"NYUzpGRB","properties":{"formattedCitation":"(Vercel 2024b)","plainCitation":"(Vercel 2024b)","noteIndex":0},"citationItems":[{"id":127,"uris":["http://zotero.org/users/13923150/items/6QYGKNZF"],"itemData":{"id":127,"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Vercel 2024b)</w:t>
      </w:r>
      <w:r w:rsidR="00BE26B3">
        <w:fldChar w:fldCharType="end"/>
      </w:r>
    </w:p>
    <w:p w14:paraId="0C92F902" w14:textId="42A862CF" w:rsidR="00E40D3F" w:rsidRDefault="00EA7EF6" w:rsidP="00E40D3F">
      <w:pPr>
        <w:pStyle w:val="Titre3"/>
      </w:pPr>
      <w:bookmarkStart w:id="56" w:name="_Toc175334443"/>
      <w:r>
        <w:t>Inconvénients</w:t>
      </w:r>
      <w:bookmarkEnd w:id="56"/>
    </w:p>
    <w:p w14:paraId="1C072FA3" w14:textId="67AE9DFD" w:rsidR="00E40D3F" w:rsidRPr="003B5BDE" w:rsidRDefault="00E40D3F" w:rsidP="00E40D3F">
      <w:pPr>
        <w:pStyle w:val="Corpsdetexte"/>
      </w:pPr>
      <w:r w:rsidRPr="003B5BDE">
        <w:t xml:space="preserve">Le problème majeur est que n’importe qui peut faire des appels tant qu’il </w:t>
      </w:r>
      <w:r>
        <w:t>connaît</w:t>
      </w:r>
      <w:r w:rsidRPr="003B5BDE">
        <w:t xml:space="preserve"> le lien et possède l’identifiant lié à la « Server Action ». Un second souci est que si la personne derrière cet appel </w:t>
      </w:r>
      <w:r>
        <w:t>connaît</w:t>
      </w:r>
      <w:r w:rsidRPr="003B5BDE">
        <w:t xml:space="preserve"> la façon de </w:t>
      </w:r>
      <w:r>
        <w:t>procéder</w:t>
      </w:r>
      <w:r w:rsidRPr="003B5BDE">
        <w:t xml:space="preserve"> du serveur (utilisation d’ORM, SQL, etc.), il peut très bien « injecter » du code dans la requête qui pourraient avoir des conséquences désastreuses comme </w:t>
      </w:r>
      <w:r>
        <w:t>supprimer</w:t>
      </w:r>
      <w:r w:rsidRPr="003B5BDE">
        <w:t xml:space="preserve"> tous les enregistrements en base de données. En complément, les fonctions définies pour faire ces actions serveur reçoivent des paramètres qui ne sont pas forcément du bon type et malgré le fait qu’elles soient correctement déclarées cela n’y change rien.</w:t>
      </w:r>
      <w:r w:rsidR="00BE26B3">
        <w:fldChar w:fldCharType="begin"/>
      </w:r>
      <w:r w:rsidR="00BE26B3">
        <w:instrText xml:space="preserve"> ADDIN ZOTERO_ITEM CSL_CITATION {"citationID":"2YztEJjI","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Melvynx • Apprendre à coder 2023)</w:t>
      </w:r>
      <w:r w:rsidR="00BE26B3">
        <w:fldChar w:fldCharType="end"/>
      </w:r>
      <w:r w:rsidR="00BE26B3" w:rsidRPr="003B5BDE">
        <w:t xml:space="preserve"> </w:t>
      </w:r>
    </w:p>
    <w:p w14:paraId="7FBD1076" w14:textId="4EBFFF45" w:rsidR="00E40D3F" w:rsidRPr="00BE26B3" w:rsidRDefault="00E40D3F" w:rsidP="00E40D3F">
      <w:pPr>
        <w:pStyle w:val="Corpsdetexte"/>
      </w:pPr>
      <w:r>
        <w:t xml:space="preserve">Comme mentionné précédemment, tout l’appel fait au moyen des servers actions sont de type POST. Dans les normes de l’interface REST, la méthode GET sert à récupérer des données, POST sert à ajouter, PUT/PATCH sert à modifier, DELETE sert à supprimer. Toutefois, rien n’empêche d’utiliser des </w:t>
      </w:r>
      <w:r w:rsidR="00EA7EF6">
        <w:t>« S</w:t>
      </w:r>
      <w:r>
        <w:t xml:space="preserve">erver </w:t>
      </w:r>
      <w:r w:rsidR="00EA7EF6">
        <w:t>A</w:t>
      </w:r>
      <w:r>
        <w:t>ction</w:t>
      </w:r>
      <w:r w:rsidR="00EA7EF6">
        <w:t>s »</w:t>
      </w:r>
      <w:r>
        <w:t xml:space="preserve"> pour supprimer modifier ou même récupérer des données. Comme il s’agit de fonction</w:t>
      </w:r>
      <w:r w:rsidR="00EA7EF6">
        <w:t>s</w:t>
      </w:r>
      <w:r>
        <w:t xml:space="preserve"> totalement libre</w:t>
      </w:r>
      <w:r w:rsidR="00EA7EF6">
        <w:t>s</w:t>
      </w:r>
      <w:r>
        <w:t xml:space="preserve"> pour le développeur, il peut effectuer les actions qu’il désire. De ce fait, il peut créer des actions qui lui permettront de faire autre chose que des ajouts de données malgré le fait que Next.js fait uniquement des appels de type POST.</w:t>
      </w:r>
      <w:r w:rsidR="00BE26B3">
        <w:fldChar w:fldCharType="begin"/>
      </w:r>
      <w:r w:rsidR="00BE26B3">
        <w:instrText xml:space="preserve"> ADDIN ZOTERO_ITEM CSL_CITATION {"citationID":"CKYJuLv6","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Vercel 2024c)</w:t>
      </w:r>
      <w:r w:rsidR="00BE26B3">
        <w:fldChar w:fldCharType="end"/>
      </w:r>
    </w:p>
    <w:p w14:paraId="22CA07BF" w14:textId="4BBD597E" w:rsidR="00F03B63" w:rsidRPr="002B3FB9" w:rsidRDefault="00FB5CFC" w:rsidP="00F03B63">
      <w:pPr>
        <w:pStyle w:val="Titre3"/>
      </w:pPr>
      <w:bookmarkStart w:id="57" w:name="_Toc175334444"/>
      <w:r>
        <w:t>Problématique</w:t>
      </w:r>
      <w:bookmarkEnd w:id="57"/>
    </w:p>
    <w:p w14:paraId="492D40CB" w14:textId="548DEB8D" w:rsidR="00F03B63" w:rsidRDefault="00F03B63" w:rsidP="00F03B63">
      <w:pPr>
        <w:pStyle w:val="Corpsdetexte"/>
      </w:pPr>
      <w:r>
        <w:t>Avec tous les éléments actuels à notre disposition, on comprend bien l’enjeu entre de Next.js. D’un côté, nous avons une version traditionnelle en établissant nos propres routes pour interagir avec le serveur et de l’autre côté, nous avons l’opportunité d’une solution plus novatrice sans déclaration de route, mais qui entraîne davantage de problèmes de sécurité</w:t>
      </w:r>
      <w:r w:rsidR="00FB5CFC">
        <w:t>,</w:t>
      </w:r>
      <w:r>
        <w:t xml:space="preserve"> ou du moins</w:t>
      </w:r>
      <w:r w:rsidR="00FB5CFC">
        <w:t>,</w:t>
      </w:r>
      <w:r>
        <w:t xml:space="preserve"> des problèmes qui ne sautent pas aux yeux immédiatement.</w:t>
      </w:r>
    </w:p>
    <w:p w14:paraId="681B8A14" w14:textId="4370F5BC" w:rsidR="00F03B63" w:rsidRDefault="00F03B63" w:rsidP="00F03B63">
      <w:pPr>
        <w:pStyle w:val="Corpsdetexte"/>
      </w:pPr>
      <w:r>
        <w:lastRenderedPageBreak/>
        <w:t xml:space="preserve">À partir de là, ce </w:t>
      </w:r>
      <w:r w:rsidR="00FB5CFC">
        <w:t>que l’on</w:t>
      </w:r>
      <w:r>
        <w:t xml:space="preserve"> souhaite, c’est pouvoir réduire l’écart de fiabilité entre l’interface REST et les « Server Action » de Next.js. Il faudrait donc que les actions concernées ne puissent être atteinte</w:t>
      </w:r>
      <w:r w:rsidR="00EA7EF6">
        <w:t>s</w:t>
      </w:r>
      <w:r>
        <w:t xml:space="preserve"> que par les utilisateurs étant authentifiés par l’application et qui ont accès à la page dédié</w:t>
      </w:r>
      <w:r w:rsidR="00EA7EF6">
        <w:t>e</w:t>
      </w:r>
      <w:r>
        <w:t xml:space="preserve">. De plus, il faudrait que les éléments passés aux actions soient vérifiés aussi bien dans la quantité que dans la qualité. Chaque paramètre doit être </w:t>
      </w:r>
      <w:r w:rsidR="00EA7EF6">
        <w:t>du type attendu</w:t>
      </w:r>
      <w:r>
        <w:t xml:space="preserve"> et la liste dans son ensemble ne devrait pas excéder le nombre d’arguments attendu par la fonction.</w:t>
      </w:r>
    </w:p>
    <w:p w14:paraId="038D1569" w14:textId="48F862AC" w:rsidR="00F03B63" w:rsidRDefault="00EA7EF6" w:rsidP="00F03B63">
      <w:pPr>
        <w:pStyle w:val="Corpsdetexte"/>
      </w:pPr>
      <w:r>
        <w:t>De plus</w:t>
      </w:r>
      <w:r w:rsidR="00F03B63">
        <w:t>, une autre question se pose quant à l’utilisation de cette fonctionnalité. Doit-elle être utilisé pour récupérer des données ? En effet, elle s’agrémente très bien pour l’ajout, la modification et la suppression. Néanmoins, en ce qui concerne la récupération d’information</w:t>
      </w:r>
      <w:r>
        <w:t>s</w:t>
      </w:r>
      <w:r w:rsidR="00F03B63">
        <w:t xml:space="preserve">, il n’en va pas de même. C’est la seule méthode qui oblige </w:t>
      </w:r>
      <w:r w:rsidR="00FB5CFC">
        <w:t>que l’on</w:t>
      </w:r>
      <w:r w:rsidR="00F03B63">
        <w:t xml:space="preserve"> obtienne un retour du serveur et actuellement, le moyen le plus propice à la récupération de données est le « Server component ». Est-ce que dès lors les actions peuvent être considérées </w:t>
      </w:r>
      <w:r>
        <w:t>comme</w:t>
      </w:r>
      <w:r w:rsidR="00F03B63">
        <w:t xml:space="preserve"> une alternative </w:t>
      </w:r>
      <w:r>
        <w:t>à</w:t>
      </w:r>
      <w:r w:rsidR="00F03B63">
        <w:t xml:space="preserve"> cette méthode également ? S’agit-il d’une faute de responsabilité de les utiliser de cette façon ?</w:t>
      </w:r>
    </w:p>
    <w:p w14:paraId="68D0C305" w14:textId="7E2BE7A2" w:rsidR="00F03B63" w:rsidRDefault="00F03B63" w:rsidP="00F03B63">
      <w:pPr>
        <w:pStyle w:val="Titre3"/>
      </w:pPr>
      <w:bookmarkStart w:id="58" w:name="_Toc175334445"/>
      <w:r>
        <w:t>Solutions</w:t>
      </w:r>
      <w:bookmarkEnd w:id="58"/>
    </w:p>
    <w:p w14:paraId="603A8A01" w14:textId="27590576" w:rsidR="00E40D3F" w:rsidRDefault="00E024C5" w:rsidP="00E40D3F">
      <w:pPr>
        <w:pStyle w:val="Corpsdetexte"/>
      </w:pPr>
      <w:r>
        <w:t xml:space="preserve">Pour avoir une application qui se prémunit des attaques externes, </w:t>
      </w:r>
      <w:r w:rsidR="00EA7EF6">
        <w:t>j’implémente</w:t>
      </w:r>
      <w:r>
        <w:t xml:space="preserve"> </w:t>
      </w:r>
      <w:r w:rsidR="001E3051">
        <w:t xml:space="preserve">une librairie qui va régler, d’une part, les problèmes d’authentification et d’autre part gérer le format de données. </w:t>
      </w:r>
    </w:p>
    <w:p w14:paraId="0064F2E1" w14:textId="140A9AAC" w:rsidR="001E3051" w:rsidRDefault="001E3051" w:rsidP="00967F59">
      <w:pPr>
        <w:pStyle w:val="CorpsdetexteTableau"/>
      </w:pPr>
      <w:r>
        <w:t xml:space="preserve">Cette librairie s’appelle « Next-safe-action ». </w:t>
      </w:r>
      <w:r w:rsidR="00F03621">
        <w:t>Elle permet de définir un schéma de donnée</w:t>
      </w:r>
      <w:r w:rsidR="00EA7EF6">
        <w:t>s</w:t>
      </w:r>
      <w:r w:rsidR="00F03621">
        <w:t xml:space="preserve"> pour valider les types reçus ainsi que le nombre d’argument</w:t>
      </w:r>
      <w:r w:rsidR="00EA7EF6">
        <w:t>s</w:t>
      </w:r>
      <w:r w:rsidR="00F03621">
        <w:t xml:space="preserve"> passé</w:t>
      </w:r>
      <w:r w:rsidR="00EA7EF6">
        <w:t>s</w:t>
      </w:r>
      <w:r w:rsidR="00F03621">
        <w:t>. De plus, elle ouvre la possibilité d’ajouter des middlewares, ce qui permettra d’effectuer des opérations de validation serve</w:t>
      </w:r>
      <w:r w:rsidR="00EA7EF6">
        <w:t>u</w:t>
      </w:r>
      <w:r w:rsidR="00F03621">
        <w:t>r tel</w:t>
      </w:r>
      <w:r w:rsidR="00EA7EF6">
        <w:t>les</w:t>
      </w:r>
      <w:r w:rsidR="00F03621">
        <w:t xml:space="preserve"> que l’authentification, la vérification du rôle et bien plus encore.</w:t>
      </w:r>
      <w:r w:rsidR="00FF6549">
        <w:fldChar w:fldCharType="begin"/>
      </w:r>
      <w:r w:rsidR="00967F59">
        <w:instrText xml:space="preserve"> ADDIN ZOTERO_ITEM CSL_CITATION {"citationID":"2lW7K446","properties":{"formattedCitation":"(@TheEdoRan 2024)","plainCitation":"(@TheEdoRan 2024)","noteIndex":0},"citationItems":[{"id":129,"uris":["http://zotero.org/users/13923150/items/HH7VLBI3"],"itemData":{"id":129,"type":"webpage","abstract":"Getting started with next-safe-action version 7.","container-title":"Next-safe-action","language":"en","title":"Getting started | next-safe-action","URL":"https://next-safe-action.dev/docs/getting-started","author":[{"literal":"@TheEdoRan"}],"accessed":{"date-parts":[["2024",8,18]]},"issued":{"date-parts":[["2024",8,18]]}}}],"schema":"https://github.com/citation-style-language/schema/raw/master/csl-citation.json"} </w:instrText>
      </w:r>
      <w:r w:rsidR="00FF6549">
        <w:fldChar w:fldCharType="separate"/>
      </w:r>
      <w:r w:rsidR="00967F59" w:rsidRPr="00967F59">
        <w:rPr>
          <w:rFonts w:cs="Arial"/>
        </w:rPr>
        <w:t>(@TheEdoRan 2024)</w:t>
      </w:r>
      <w:r w:rsidR="00FF6549">
        <w:fldChar w:fldCharType="end"/>
      </w:r>
    </w:p>
    <w:p w14:paraId="479024AB" w14:textId="22FE7B5D" w:rsidR="00F03621" w:rsidRDefault="00F03621" w:rsidP="00967F59">
      <w:pPr>
        <w:pStyle w:val="CorpsdetexteTableau"/>
      </w:pPr>
      <w:r>
        <w:t>En ce qui concerne le rôle des « Server Action » dans mon application, ils serviront pour tout</w:t>
      </w:r>
      <w:r w:rsidR="00EA7EF6">
        <w:t>es</w:t>
      </w:r>
      <w:r>
        <w:t xml:space="preserve"> les actions d’ajout, de modification et de suppression. Aucune action ne serait </w:t>
      </w:r>
      <w:r w:rsidR="00BE26B3">
        <w:t>utilisée</w:t>
      </w:r>
      <w:r>
        <w:t xml:space="preserve"> pour récupérer les données de l’application comme le mentionne Vercel dans sa documentation : </w:t>
      </w:r>
    </w:p>
    <w:p w14:paraId="620990C7" w14:textId="02467C38" w:rsidR="00967F59" w:rsidRDefault="002A5738" w:rsidP="00BE26B3">
      <w:pPr>
        <w:pStyle w:val="Citation"/>
        <w:rPr>
          <w:lang w:val="en-US"/>
        </w:rPr>
      </w:pPr>
      <w:r w:rsidRPr="00FD30A2">
        <w:rPr>
          <w:lang w:val="en-US"/>
        </w:rPr>
        <w:t>« For most cases, where you don't need real-time data (e.g. polling), you can fetch data on the server with Server Components. »</w:t>
      </w:r>
      <w:r w:rsidR="00BE26B3">
        <w:rPr>
          <w:lang w:val="en-US"/>
        </w:rPr>
        <w:tab/>
      </w:r>
      <w:r w:rsidR="00BE26B3">
        <w:rPr>
          <w:lang w:val="en-US"/>
        </w:rPr>
        <w:fldChar w:fldCharType="begin"/>
      </w:r>
      <w:r w:rsidR="00BE26B3">
        <w:rPr>
          <w:lang w:val="en-US"/>
        </w:rPr>
        <w:instrText xml:space="preserve"> ADDIN ZOTERO_ITEM CSL_CITATION {"citationID":"IJBMDQxX","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rPr>
          <w:lang w:val="en-US"/>
        </w:rPr>
        <w:fldChar w:fldCharType="separate"/>
      </w:r>
      <w:r w:rsidR="00BE26B3" w:rsidRPr="00BE26B3">
        <w:rPr>
          <w:rFonts w:cs="Arial"/>
        </w:rPr>
        <w:t>(Vercel 2024c)</w:t>
      </w:r>
      <w:r w:rsidR="00BE26B3">
        <w:rPr>
          <w:lang w:val="en-US"/>
        </w:rPr>
        <w:fldChar w:fldCharType="end"/>
      </w:r>
    </w:p>
    <w:p w14:paraId="16F2F8FB" w14:textId="6B427407" w:rsidR="00BE26B3" w:rsidRPr="00967F59" w:rsidRDefault="00967F59" w:rsidP="00967F59">
      <w:pPr>
        <w:rPr>
          <w:i/>
          <w:iCs/>
          <w:color w:val="000000"/>
          <w:lang w:val="en-US"/>
        </w:rPr>
      </w:pPr>
      <w:r>
        <w:rPr>
          <w:lang w:val="en-US"/>
        </w:rPr>
        <w:br w:type="page"/>
      </w:r>
    </w:p>
    <w:p w14:paraId="5D20AF3B" w14:textId="105D5848" w:rsidR="00967F59" w:rsidRDefault="00967F59" w:rsidP="00967F59">
      <w:pPr>
        <w:pStyle w:val="Titre1"/>
      </w:pPr>
      <w:bookmarkStart w:id="59" w:name="_Toc175334446"/>
      <w:r>
        <w:lastRenderedPageBreak/>
        <w:t>Avenir de l’application</w:t>
      </w:r>
      <w:bookmarkEnd w:id="59"/>
    </w:p>
    <w:p w14:paraId="5BA5AC34" w14:textId="07E42265" w:rsidR="00967F59" w:rsidRDefault="00967F59" w:rsidP="00967F59">
      <w:pPr>
        <w:pStyle w:val="Corpsdetexte"/>
      </w:pPr>
      <w:r>
        <w:t xml:space="preserve">Après tout ce travail, il reste à savoir ce qu’il adviendra de cette application. Comme il s’agit de la première version de l’application, toutes les possibilités sont ouvertes. </w:t>
      </w:r>
      <w:r w:rsidR="00EA7EF6">
        <w:t>À</w:t>
      </w:r>
      <w:r>
        <w:t xml:space="preserve"> ce jour, rien d’officiel n’a été discuté avec les </w:t>
      </w:r>
      <w:r w:rsidR="0015674A">
        <w:t>mandants</w:t>
      </w:r>
      <w:r>
        <w:t>. Cependant, les suggestions suivantes pourraient constituer des pistes intéressantes à explorer pour l’avenir.</w:t>
      </w:r>
    </w:p>
    <w:p w14:paraId="2B767985" w14:textId="2C417FF4" w:rsidR="00967F59" w:rsidRDefault="00967F59" w:rsidP="00967F59">
      <w:pPr>
        <w:pStyle w:val="Titre2"/>
      </w:pPr>
      <w:bookmarkStart w:id="60" w:name="_Toc175334447"/>
      <w:r>
        <w:t>Spécialisation des fiches</w:t>
      </w:r>
      <w:bookmarkEnd w:id="60"/>
    </w:p>
    <w:p w14:paraId="280AD264" w14:textId="366C8ECF" w:rsidR="00967F59" w:rsidRDefault="00EA7EF6" w:rsidP="00FB5CFC">
      <w:pPr>
        <w:pStyle w:val="CorpsdetexteTableau"/>
      </w:pPr>
      <w:r>
        <w:t>À</w:t>
      </w:r>
      <w:r w:rsidR="00967F59">
        <w:t xml:space="preserve"> ce jour, les fiches sont globales afin d’être « passe-partout ». Afin</w:t>
      </w:r>
      <w:r w:rsidR="00183ED5">
        <w:t xml:space="preserve"> d’élargir le champ des possibles, il serait plus qu’intéressant de mettre en place tout l’écosystème d’un </w:t>
      </w:r>
      <w:r w:rsidR="00FB5CFC">
        <w:t>système de règles</w:t>
      </w:r>
      <w:r w:rsidR="00183ED5">
        <w:t xml:space="preserve"> de JDR. Cette approche n’avait pas été de mise dans les prémices de l’application pour des raisons de non-flexibilité. Ce serait une évolution très intéressante pour que les fiches </w:t>
      </w:r>
      <w:r>
        <w:t>soient</w:t>
      </w:r>
      <w:r w:rsidR="00183ED5">
        <w:t xml:space="preserve"> plus ergonomique</w:t>
      </w:r>
      <w:r>
        <w:t>s</w:t>
      </w:r>
      <w:r w:rsidR="00183ED5">
        <w:t xml:space="preserve"> et qu’elles puissent se rendre plus utile</w:t>
      </w:r>
      <w:r>
        <w:t>s</w:t>
      </w:r>
      <w:r w:rsidR="00183ED5">
        <w:t xml:space="preserve"> lors d’une session de jeu. Néanmoins, </w:t>
      </w:r>
      <w:r w:rsidR="00FB5CFC" w:rsidRPr="00FB5CFC">
        <w:t>adapter l’application à un système de règles spécifique nécessite un travail important de récolte de donnée et de modification de la fiche de personnage, tout en rendant l’application moins flexible lors de l’utilisation de règle</w:t>
      </w:r>
      <w:r w:rsidR="003951A3">
        <w:t>s</w:t>
      </w:r>
      <w:r w:rsidR="00FB5CFC" w:rsidRPr="00FB5CFC">
        <w:t xml:space="preserve"> différentes.</w:t>
      </w:r>
    </w:p>
    <w:p w14:paraId="452A48F2" w14:textId="12ADCFF1" w:rsidR="00183ED5" w:rsidRDefault="00183ED5" w:rsidP="00183ED5">
      <w:pPr>
        <w:pStyle w:val="Titre2"/>
      </w:pPr>
      <w:bookmarkStart w:id="61" w:name="_Toc175334448"/>
      <w:r>
        <w:t>Software as a Service</w:t>
      </w:r>
      <w:bookmarkEnd w:id="61"/>
    </w:p>
    <w:p w14:paraId="2A30FA29" w14:textId="58605DB1" w:rsidR="00183ED5" w:rsidRDefault="00183ED5" w:rsidP="00183ED5">
      <w:pPr>
        <w:pStyle w:val="Corpsdetexte"/>
      </w:pPr>
      <w:r>
        <w:t>Si l’on se penche du côté de la commercialisation de la solution, un passage vers un SaaS pourrait être une opportunité intéressante. L’application pourrait offrir un plan gratuit qui comporte certaine</w:t>
      </w:r>
      <w:r w:rsidR="00EA7EF6">
        <w:t>s</w:t>
      </w:r>
      <w:r>
        <w:t xml:space="preserve"> </w:t>
      </w:r>
      <w:r w:rsidR="003951A3">
        <w:t>limites</w:t>
      </w:r>
      <w:r>
        <w:t xml:space="preserve"> (nombre de personnage, scénario, etc.). Ainsi que d’autre</w:t>
      </w:r>
      <w:r w:rsidR="00EA7EF6">
        <w:t>s</w:t>
      </w:r>
      <w:r>
        <w:t xml:space="preserve"> plan</w:t>
      </w:r>
      <w:r w:rsidR="00EA7EF6">
        <w:t>s</w:t>
      </w:r>
      <w:r>
        <w:t xml:space="preserve"> plus avantageux qui repousserait ces </w:t>
      </w:r>
      <w:r w:rsidR="003951A3">
        <w:t>limites</w:t>
      </w:r>
      <w:r>
        <w:t xml:space="preserve"> et donnerai</w:t>
      </w:r>
      <w:r w:rsidR="00EA7EF6">
        <w:t>ent</w:t>
      </w:r>
      <w:r>
        <w:t xml:space="preserve"> d’autre</w:t>
      </w:r>
      <w:r w:rsidR="00EA7EF6">
        <w:t>s</w:t>
      </w:r>
      <w:r>
        <w:t xml:space="preserve"> avantage</w:t>
      </w:r>
      <w:r w:rsidR="00EA7EF6">
        <w:t>s</w:t>
      </w:r>
      <w:r>
        <w:t xml:space="preserve"> (utilisation de l’IA). </w:t>
      </w:r>
    </w:p>
    <w:p w14:paraId="3A94855E" w14:textId="7E4C3367" w:rsidR="00C3591B" w:rsidRDefault="00C3591B" w:rsidP="00C3591B">
      <w:pPr>
        <w:pStyle w:val="Titre2"/>
      </w:pPr>
      <w:bookmarkStart w:id="62" w:name="_Toc175334449"/>
      <w:r>
        <w:t>Interface graphique (shared room)</w:t>
      </w:r>
      <w:bookmarkEnd w:id="62"/>
    </w:p>
    <w:p w14:paraId="64A3A4E6" w14:textId="78D363A7" w:rsidR="00C3591B" w:rsidRDefault="00C3591B" w:rsidP="00C3591B">
      <w:pPr>
        <w:pStyle w:val="Corpsdetexte"/>
      </w:pPr>
      <w:r>
        <w:t>Un grand pas dans l’évolution de l’application, toujours afin de soutenir les MJ dans leur gestion de jeu, serait la possibilité de créer des salons de jeu auxquels les joueurs pourraient se connecter. Ce salon pourra donner accès en quelque</w:t>
      </w:r>
      <w:r w:rsidR="00EA7EF6">
        <w:t>s</w:t>
      </w:r>
      <w:r>
        <w:t xml:space="preserve"> cli</w:t>
      </w:r>
      <w:r w:rsidR="00EA7EF6">
        <w:t>cs</w:t>
      </w:r>
      <w:r>
        <w:t xml:space="preserve"> aux fiches, aux statistiques et aux spécificités tout en donnant la possibilité d’offrir un espace de jeu interactif et visuel pour les groupes jouant à distance.</w:t>
      </w:r>
    </w:p>
    <w:p w14:paraId="0BB1F58B" w14:textId="77777777" w:rsidR="00C3591B" w:rsidRDefault="00C3591B">
      <w:r>
        <w:br w:type="page"/>
      </w:r>
    </w:p>
    <w:p w14:paraId="1FD7B208" w14:textId="75D5D62C" w:rsidR="00C3591B" w:rsidRDefault="00C3591B" w:rsidP="00C3591B">
      <w:pPr>
        <w:pStyle w:val="Titre1"/>
      </w:pPr>
      <w:bookmarkStart w:id="63" w:name="_Toc175334450"/>
      <w:r>
        <w:lastRenderedPageBreak/>
        <w:t>Conclusion</w:t>
      </w:r>
      <w:bookmarkEnd w:id="63"/>
    </w:p>
    <w:p w14:paraId="387505CF" w14:textId="63907A4D" w:rsidR="00F310FF" w:rsidRDefault="0015674A" w:rsidP="00F310FF">
      <w:pPr>
        <w:pStyle w:val="Corpsdetexte"/>
      </w:pPr>
      <w:r>
        <w:t>Dès lors, cette solution permet à de nombreux MJ d’organiser leur JDR de façon plus ergonomique. La création de fiche de personnages ainsi que leur</w:t>
      </w:r>
      <w:r w:rsidR="00EA7EF6">
        <w:t>s</w:t>
      </w:r>
      <w:r>
        <w:t xml:space="preserve"> accessibilité</w:t>
      </w:r>
      <w:r w:rsidR="00EA7EF6">
        <w:t>s</w:t>
      </w:r>
      <w:r>
        <w:t xml:space="preserve"> </w:t>
      </w:r>
      <w:r w:rsidR="00EA7EF6">
        <w:t>ont</w:t>
      </w:r>
      <w:r>
        <w:t xml:space="preserve"> été pensé</w:t>
      </w:r>
      <w:r w:rsidR="003951A3">
        <w:t>e</w:t>
      </w:r>
      <w:r w:rsidR="00EA7EF6">
        <w:t>s</w:t>
      </w:r>
      <w:r>
        <w:t xml:space="preserve"> de façon que les MJ puissent avoir ce qu’il leur faut directement en seulement quelques actions. Cette solution se veut global</w:t>
      </w:r>
      <w:r w:rsidR="00EA7EF6">
        <w:t>e</w:t>
      </w:r>
      <w:r>
        <w:t xml:space="preserve"> afin qu’elle puisse être utilisé</w:t>
      </w:r>
      <w:r w:rsidR="00EA7EF6">
        <w:t>e</w:t>
      </w:r>
      <w:r>
        <w:t xml:space="preserve"> par un large panel d’utilisateur</w:t>
      </w:r>
      <w:r w:rsidR="00EA7EF6">
        <w:t>s</w:t>
      </w:r>
      <w:r>
        <w:t xml:space="preserve"> pour qu’ils puissent l’utiliser dans un grand nombre d’univers</w:t>
      </w:r>
      <w:r w:rsidR="00FB5CFC">
        <w:t xml:space="preserve"> et systèmes de règles différents</w:t>
      </w:r>
      <w:r>
        <w:t>. Le tout avec des technologies moderne</w:t>
      </w:r>
      <w:r w:rsidR="00DE7F1A">
        <w:t>s</w:t>
      </w:r>
      <w:r>
        <w:t>, tourné</w:t>
      </w:r>
      <w:r w:rsidR="00DE7F1A">
        <w:t>es</w:t>
      </w:r>
      <w:r>
        <w:t xml:space="preserve"> vers l’avenir, performante</w:t>
      </w:r>
      <w:r w:rsidR="00DE7F1A">
        <w:t>s</w:t>
      </w:r>
      <w:r>
        <w:t>, sécurisé</w:t>
      </w:r>
      <w:r w:rsidR="00FB5CFC">
        <w:t>e</w:t>
      </w:r>
      <w:r w:rsidR="00DE7F1A">
        <w:t>s</w:t>
      </w:r>
      <w:r>
        <w:t xml:space="preserve"> et facilement maintenable</w:t>
      </w:r>
      <w:r w:rsidR="00DE7F1A">
        <w:t>s</w:t>
      </w:r>
      <w:r>
        <w:t>.</w:t>
      </w:r>
    </w:p>
    <w:p w14:paraId="5D1365ED" w14:textId="2861C0B4" w:rsidR="004159D4" w:rsidRDefault="004159D4" w:rsidP="00F310FF">
      <w:pPr>
        <w:pStyle w:val="Corpsdetexte"/>
      </w:pPr>
      <w:r>
        <w:t xml:space="preserve">Ce travail m’a permis de découvrir </w:t>
      </w:r>
      <w:r w:rsidR="00DE7F1A">
        <w:t>en</w:t>
      </w:r>
      <w:r>
        <w:t xml:space="preserve"> détails</w:t>
      </w:r>
      <w:r w:rsidR="00DE7F1A">
        <w:t>,</w:t>
      </w:r>
      <w:r>
        <w:t xml:space="preserve"> le monde du jeu de rôle qui m’étai</w:t>
      </w:r>
      <w:r w:rsidR="00DE7F1A">
        <w:t>t</w:t>
      </w:r>
      <w:r>
        <w:t xml:space="preserve"> inconnu ainsi que les problématiques que les MJ peuvent rencontrer. Tout au long du projet, j’ai pu m’aventurer à la recherche de l’implémentation idéal</w:t>
      </w:r>
      <w:r w:rsidR="003951A3">
        <w:t>e</w:t>
      </w:r>
      <w:r>
        <w:t xml:space="preserve"> pour les utilisateurs. </w:t>
      </w:r>
    </w:p>
    <w:p w14:paraId="4A015F3F" w14:textId="34118DC4" w:rsidR="004159D4" w:rsidRDefault="0015674A" w:rsidP="00F310FF">
      <w:pPr>
        <w:pStyle w:val="Corpsdetexte"/>
      </w:pPr>
      <w:r>
        <w:t xml:space="preserve">J’ai énormément apprécié travailler </w:t>
      </w:r>
      <w:r w:rsidR="003951A3">
        <w:t>à</w:t>
      </w:r>
      <w:r>
        <w:t xml:space="preserve"> ce sujet tout au long de ce travail de Bachelor. Le fait d’avoir des mandants directement concernés par le sujet et donc d’avoir le public cible comme première personne de contact a été très motivant tout au long </w:t>
      </w:r>
      <w:r w:rsidR="00DE7F1A">
        <w:t>de mon travail</w:t>
      </w:r>
      <w:r>
        <w:t>. De plus, pour une première application officielle destiné</w:t>
      </w:r>
      <w:r w:rsidR="00DE7F1A">
        <w:t>e</w:t>
      </w:r>
      <w:r>
        <w:t xml:space="preserve"> à des utilisateurs, l’expérience passé</w:t>
      </w:r>
      <w:r w:rsidR="00DE7F1A">
        <w:t>e</w:t>
      </w:r>
      <w:r>
        <w:t xml:space="preserve"> </w:t>
      </w:r>
      <w:r w:rsidR="004159D4">
        <w:t>en termes de</w:t>
      </w:r>
      <w:r>
        <w:t xml:space="preserve"> recherche sur les technologies, les méthodes de développement, la résolution de problème, les enjeux de déploiement</w:t>
      </w:r>
      <w:r w:rsidR="004159D4">
        <w:t xml:space="preserve"> et la réflexion sur le code fourni m’a renforcé dans l’idée de faire cette pratique mon futur métier. Je me rends compte que les possibilités sont infinies dans ce monde qu’est l’informatique et que la seule limite à ce qu’on peut produire est </w:t>
      </w:r>
      <w:r w:rsidR="00FB5CFC">
        <w:t>nous-même</w:t>
      </w:r>
      <w:r w:rsidR="004159D4">
        <w:t>.</w:t>
      </w:r>
    </w:p>
    <w:p w14:paraId="42429DF7" w14:textId="234D662C" w:rsidR="004159D4" w:rsidRPr="0015674A" w:rsidRDefault="004159D4" w:rsidP="00F310FF">
      <w:pPr>
        <w:pStyle w:val="Corpsdetexte"/>
      </w:pPr>
      <w:r>
        <w:t>J’espère que ce travail pourra transmettre la même passion que j’ai eu durant tout le projet pour motiver des étudiants qui s’intéresse</w:t>
      </w:r>
      <w:r w:rsidR="00DE7F1A">
        <w:t>nt</w:t>
      </w:r>
      <w:r>
        <w:t xml:space="preserve"> au monde de l’informatique et donner envie aux MJ d’essayer l’expérience utilisateur que je propose avec cette solution.</w:t>
      </w:r>
    </w:p>
    <w:p w14:paraId="61AC8201" w14:textId="1F355C3F" w:rsidR="0060729A" w:rsidRPr="00BE26B3" w:rsidRDefault="002A5738" w:rsidP="00967F59">
      <w:pPr>
        <w:pStyle w:val="CorpsdetexteTableau"/>
      </w:pPr>
      <w:r w:rsidRPr="002A5738">
        <w:br w:type="page"/>
      </w:r>
    </w:p>
    <w:p w14:paraId="32044F68" w14:textId="77777777" w:rsidR="0060729A" w:rsidRPr="00FD30A2" w:rsidRDefault="00000000">
      <w:pPr>
        <w:pStyle w:val="Titre1"/>
        <w:numPr>
          <w:ilvl w:val="0"/>
          <w:numId w:val="0"/>
        </w:numPr>
      </w:pPr>
      <w:bookmarkStart w:id="64" w:name="_Toc175334451"/>
      <w:r w:rsidRPr="00FD30A2">
        <w:lastRenderedPageBreak/>
        <w:t>Bibliographie</w:t>
      </w:r>
      <w:bookmarkEnd w:id="64"/>
    </w:p>
    <w:p w14:paraId="0339FE86" w14:textId="77777777" w:rsidR="00975C51" w:rsidRPr="00975C51" w:rsidRDefault="00FF6549" w:rsidP="00975C51">
      <w:pPr>
        <w:pStyle w:val="Bibliographie"/>
        <w:rPr>
          <w:rFonts w:cs="Arial"/>
        </w:rPr>
      </w:pPr>
      <w:r w:rsidRPr="00FF6549">
        <w:fldChar w:fldCharType="begin"/>
      </w:r>
      <w:r w:rsidR="00975C51">
        <w:instrText xml:space="preserve"> ADDIN ZOTERO_BIBL {"uncited":[],"omitted":[],"custom":[]} CSL_BIBLIOGRAPHY </w:instrText>
      </w:r>
      <w:r w:rsidRPr="00FF6549">
        <w:fldChar w:fldCharType="separate"/>
      </w:r>
      <w:r w:rsidR="00975C51" w:rsidRPr="00975C51">
        <w:rPr>
          <w:rFonts w:cs="Arial"/>
        </w:rPr>
        <w:t xml:space="preserve">AMAZON, 2024. Qu’est-ce qu’une application Web ? – Les applications Web expliquées – AWS. </w:t>
      </w:r>
      <w:r w:rsidR="00975C51" w:rsidRPr="00975C51">
        <w:rPr>
          <w:rFonts w:cs="Arial"/>
          <w:i/>
          <w:iCs/>
        </w:rPr>
        <w:t>Amazon Web Services, Inc.</w:t>
      </w:r>
      <w:r w:rsidR="00975C51" w:rsidRPr="00975C51">
        <w:rPr>
          <w:rFonts w:cs="Arial"/>
        </w:rPr>
        <w:t xml:space="preserve"> [en ligne]. 1 mai 2024. Disponible à l’adresse : https://aws.amazon.com/fr/what-is/web-application/ [consulté le 2 mai 2024]. </w:t>
      </w:r>
    </w:p>
    <w:p w14:paraId="62E60563" w14:textId="77777777" w:rsidR="00975C51" w:rsidRPr="00975C51" w:rsidRDefault="00975C51" w:rsidP="00975C51">
      <w:pPr>
        <w:pStyle w:val="Bibliographie"/>
        <w:rPr>
          <w:rFonts w:cs="Arial"/>
        </w:rPr>
      </w:pPr>
      <w:r w:rsidRPr="00975C51">
        <w:rPr>
          <w:rFonts w:cs="Arial"/>
          <w:lang w:val="en-US"/>
        </w:rPr>
        <w:t xml:space="preserve">ANICAS, Mitchell, 2021. An Introduction to OAuth 2 | DigitalOcean. </w:t>
      </w:r>
      <w:r w:rsidRPr="00975C51">
        <w:rPr>
          <w:rFonts w:cs="Arial"/>
        </w:rPr>
        <w:t xml:space="preserve">[en ligne]. 28 juillet 2021. Disponible à l’adresse : https://www.digitalocean.com/community/tutorials/an-introduction-to-oauth-2 [consulté le 18 août 2024]. </w:t>
      </w:r>
    </w:p>
    <w:p w14:paraId="2D699557" w14:textId="77777777" w:rsidR="00975C51" w:rsidRPr="00975C51" w:rsidRDefault="00975C51" w:rsidP="00975C51">
      <w:pPr>
        <w:pStyle w:val="Bibliographie"/>
        <w:rPr>
          <w:rFonts w:cs="Arial"/>
        </w:rPr>
      </w:pPr>
      <w:r w:rsidRPr="00975C51">
        <w:rPr>
          <w:rFonts w:cs="Arial"/>
        </w:rPr>
        <w:t xml:space="preserve">API REST : définition, 2024 [en ligne]. Disponible à l’adresse : https://www.redhat.com/fr/topics/api/what-is-a-rest-api [consulté le 3 mai 2024]. </w:t>
      </w:r>
    </w:p>
    <w:p w14:paraId="4692E413" w14:textId="77777777" w:rsidR="00975C51" w:rsidRPr="00975C51" w:rsidRDefault="00975C51" w:rsidP="00975C51">
      <w:pPr>
        <w:pStyle w:val="Bibliographie"/>
        <w:rPr>
          <w:rFonts w:cs="Arial"/>
        </w:rPr>
      </w:pPr>
      <w:r w:rsidRPr="00975C51">
        <w:rPr>
          <w:rFonts w:cs="Arial"/>
          <w:lang w:val="en-US"/>
        </w:rPr>
        <w:t xml:space="preserve">EZE, Peter Ekene, 2023. Diving into Server Actions in Next.js 14. </w:t>
      </w:r>
      <w:r w:rsidRPr="00975C51">
        <w:rPr>
          <w:rFonts w:cs="Arial"/>
          <w:i/>
          <w:iCs/>
        </w:rPr>
        <w:t>LogRocket Blog</w:t>
      </w:r>
      <w:r w:rsidRPr="00975C51">
        <w:rPr>
          <w:rFonts w:cs="Arial"/>
        </w:rPr>
        <w:t xml:space="preserve"> [en ligne]. 21 décembre 2023. Disponible à l’adresse : https://blog.logrocket.com/diving-into-server-actions-next-js-14/ [consulté le 26 avril 2024]. </w:t>
      </w:r>
    </w:p>
    <w:p w14:paraId="0C4492F5" w14:textId="77777777" w:rsidR="00975C51" w:rsidRPr="00975C51" w:rsidRDefault="00975C51" w:rsidP="00975C51">
      <w:pPr>
        <w:pStyle w:val="Bibliographie"/>
        <w:rPr>
          <w:rFonts w:cs="Arial"/>
        </w:rPr>
      </w:pPr>
      <w:r w:rsidRPr="00975C51">
        <w:rPr>
          <w:rFonts w:cs="Arial"/>
        </w:rPr>
        <w:t xml:space="preserve">MELVYNX • APPRENDRE À CODER, 2023. </w:t>
      </w:r>
      <w:r w:rsidRPr="00975C51">
        <w:rPr>
          <w:rFonts w:cs="Arial"/>
          <w:i/>
          <w:iCs/>
        </w:rPr>
        <w:t>TUTO Server Actions en NextJS : La nouvelle feature React</w:t>
      </w:r>
      <w:r w:rsidRPr="00975C51">
        <w:rPr>
          <w:rFonts w:cs="Arial"/>
        </w:rPr>
        <w:t xml:space="preserve"> [en ligne]. 9 novembre 2023. Disponible à l’adresse : https://www.youtube.com/watch?v=7AvrO4fL10A [consulté le 2 mai 2024]. </w:t>
      </w:r>
    </w:p>
    <w:p w14:paraId="3DC6839E" w14:textId="77777777" w:rsidR="00975C51" w:rsidRPr="00975C51" w:rsidRDefault="00975C51" w:rsidP="00975C51">
      <w:pPr>
        <w:pStyle w:val="Bibliographie"/>
        <w:rPr>
          <w:rFonts w:cs="Arial"/>
        </w:rPr>
      </w:pPr>
      <w:r w:rsidRPr="00975C51">
        <w:rPr>
          <w:rFonts w:cs="Arial"/>
          <w:lang w:val="en-US"/>
        </w:rPr>
        <w:t xml:space="preserve">META - THE REACT TEAM, 2024. React 19 Beta – React. </w:t>
      </w:r>
      <w:r w:rsidRPr="00975C51">
        <w:rPr>
          <w:rFonts w:cs="Arial"/>
        </w:rPr>
        <w:t xml:space="preserve">[en ligne]. 25 avril 2024. Disponible à l’adresse : https://react.dev/blog/2024/04/25/react-19 [consulté le 3 mai 2024]. </w:t>
      </w:r>
    </w:p>
    <w:p w14:paraId="03B40A3C" w14:textId="77777777" w:rsidR="00975C51" w:rsidRPr="00975C51" w:rsidRDefault="00975C51" w:rsidP="00975C51">
      <w:pPr>
        <w:pStyle w:val="Bibliographie"/>
        <w:rPr>
          <w:rFonts w:cs="Arial"/>
        </w:rPr>
      </w:pPr>
      <w:r w:rsidRPr="00975C51">
        <w:rPr>
          <w:rFonts w:cs="Arial"/>
        </w:rPr>
        <w:t xml:space="preserve">OVHCLOUD, 2024. Qu’est-ce qu’une application web ? | OVHcloud | OVHcloud France. [en ligne]. 3 mai 2024. Disponible à l’adresse : https://www.ovhcloud.com/fr/learn/what-is-web-application/ [consulté le 3 mai 2024]. </w:t>
      </w:r>
    </w:p>
    <w:p w14:paraId="2CF95E5D" w14:textId="77777777" w:rsidR="00975C51" w:rsidRPr="00975C51" w:rsidRDefault="00975C51" w:rsidP="00975C51">
      <w:pPr>
        <w:pStyle w:val="Bibliographie"/>
        <w:rPr>
          <w:rFonts w:cs="Arial"/>
        </w:rPr>
      </w:pPr>
      <w:r w:rsidRPr="00975C51">
        <w:rPr>
          <w:rFonts w:cs="Arial"/>
          <w:lang w:val="en-US"/>
        </w:rPr>
        <w:t xml:space="preserve">@THEEDORAN, 2024. Getting started | next-safe-action. </w:t>
      </w:r>
      <w:r w:rsidRPr="00975C51">
        <w:rPr>
          <w:rFonts w:cs="Arial"/>
          <w:i/>
          <w:iCs/>
        </w:rPr>
        <w:t>Next-safe-action</w:t>
      </w:r>
      <w:r w:rsidRPr="00975C51">
        <w:rPr>
          <w:rFonts w:cs="Arial"/>
        </w:rPr>
        <w:t xml:space="preserve"> [en ligne]. 18 août 2024. Disponible à l’adresse : https://next-safe-action.dev/docs/getting-started [consulté le 18 août 2024]. </w:t>
      </w:r>
    </w:p>
    <w:p w14:paraId="75A5E2F5" w14:textId="77777777" w:rsidR="00975C51" w:rsidRPr="00975C51" w:rsidRDefault="00975C51" w:rsidP="00975C51">
      <w:pPr>
        <w:pStyle w:val="Bibliographie"/>
        <w:rPr>
          <w:rFonts w:cs="Arial"/>
        </w:rPr>
      </w:pPr>
      <w:r w:rsidRPr="00975C51">
        <w:rPr>
          <w:rFonts w:cs="Arial"/>
          <w:lang w:val="en-US"/>
        </w:rPr>
        <w:t xml:space="preserve">VERCEL, 2024a. Data Fetching: Fetching, Caching, and Revalidating | Next.js. [en ligne]. </w:t>
      </w:r>
      <w:r w:rsidRPr="00975C51">
        <w:rPr>
          <w:rFonts w:cs="Arial"/>
        </w:rPr>
        <w:t xml:space="preserve">23 avril 2024. Disponible à l’adresse : https://nextjs.org/docs/app/building-your-application/data-fetching/fetching-caching-and-revalidating [consulté le 23 avril 2024]. </w:t>
      </w:r>
    </w:p>
    <w:p w14:paraId="7800D4A6" w14:textId="77777777" w:rsidR="00975C51" w:rsidRPr="00975C51" w:rsidRDefault="00975C51" w:rsidP="00975C51">
      <w:pPr>
        <w:pStyle w:val="Bibliographie"/>
        <w:rPr>
          <w:rFonts w:cs="Arial"/>
        </w:rPr>
      </w:pPr>
      <w:r w:rsidRPr="00975C51">
        <w:rPr>
          <w:rFonts w:cs="Arial"/>
          <w:lang w:val="en-US"/>
        </w:rPr>
        <w:t xml:space="preserve">VERCEL, 2024b. Data Fetching: Server Actions and Mutations | Next.js. </w:t>
      </w:r>
      <w:r w:rsidRPr="00975C51">
        <w:rPr>
          <w:rFonts w:cs="Arial"/>
          <w:i/>
          <w:iCs/>
          <w:lang w:val="en-US"/>
        </w:rPr>
        <w:t>Next.js</w:t>
      </w:r>
      <w:r w:rsidRPr="00975C51">
        <w:rPr>
          <w:rFonts w:cs="Arial"/>
          <w:lang w:val="en-US"/>
        </w:rPr>
        <w:t xml:space="preserve"> [en ligne]. </w:t>
      </w:r>
      <w:r w:rsidRPr="00975C51">
        <w:rPr>
          <w:rFonts w:cs="Arial"/>
        </w:rPr>
        <w:t xml:space="preserve">23 avril 2024. Disponible à l’adresse : https://nextjs.org/docs/app/building-your-application/data-fetching/server-actions-and-mutations [consulté le 23 avril 2024]. </w:t>
      </w:r>
    </w:p>
    <w:p w14:paraId="52EAEA0D" w14:textId="77777777" w:rsidR="00975C51" w:rsidRPr="00975C51" w:rsidRDefault="00975C51" w:rsidP="00975C51">
      <w:pPr>
        <w:pStyle w:val="Bibliographie"/>
        <w:rPr>
          <w:rFonts w:cs="Arial"/>
        </w:rPr>
      </w:pPr>
      <w:r w:rsidRPr="00975C51">
        <w:rPr>
          <w:rFonts w:cs="Arial"/>
          <w:lang w:val="en-US"/>
        </w:rPr>
        <w:t xml:space="preserve">VERCEL, 2024c. Data Fetching: Server Actions and Mutations | Next.js. </w:t>
      </w:r>
      <w:r w:rsidRPr="00975C51">
        <w:rPr>
          <w:rFonts w:cs="Arial"/>
          <w:i/>
          <w:iCs/>
          <w:lang w:val="en-US"/>
        </w:rPr>
        <w:t>Next.js</w:t>
      </w:r>
      <w:r w:rsidRPr="00975C51">
        <w:rPr>
          <w:rFonts w:cs="Arial"/>
          <w:lang w:val="en-US"/>
        </w:rPr>
        <w:t xml:space="preserve"> [en ligne]. </w:t>
      </w:r>
      <w:r w:rsidRPr="00975C51">
        <w:rPr>
          <w:rFonts w:cs="Arial"/>
        </w:rPr>
        <w:t xml:space="preserve">23 avril 2024. Disponible à l’adresse : https://nextjs.org/docs/app/building-your-application/data-fetching/server-actions-and-mutations [consulté le 23 avril 2024]. </w:t>
      </w:r>
    </w:p>
    <w:p w14:paraId="1921D768" w14:textId="77777777" w:rsidR="00975C51" w:rsidRPr="00975C51" w:rsidRDefault="00975C51" w:rsidP="00975C51">
      <w:pPr>
        <w:pStyle w:val="Bibliographie"/>
        <w:rPr>
          <w:rFonts w:cs="Arial"/>
        </w:rPr>
      </w:pPr>
      <w:r w:rsidRPr="00975C51">
        <w:rPr>
          <w:rFonts w:cs="Arial"/>
        </w:rPr>
        <w:t xml:space="preserve">WIKIPÉDIA, 2024. Jeu de rôle sur table. </w:t>
      </w:r>
      <w:r w:rsidRPr="00975C51">
        <w:rPr>
          <w:rFonts w:cs="Arial"/>
          <w:i/>
          <w:iCs/>
        </w:rPr>
        <w:t>Wikipédia</w:t>
      </w:r>
      <w:r w:rsidRPr="00975C51">
        <w:rPr>
          <w:rFonts w:cs="Arial"/>
        </w:rPr>
        <w:t xml:space="preserve"> [en ligne]. Disponible à l’adresse : https://fr.wikipedia.org/w/index.php?title=Jeu_de_r%C3%B4le_sur_table&amp;oldid=217207627 [consulté le 23 août 2024]. Page Version ID: 217207627</w:t>
      </w:r>
    </w:p>
    <w:p w14:paraId="12C1B2C3" w14:textId="48C4DB09" w:rsidR="0060729A" w:rsidRDefault="00FF6549">
      <w:pPr>
        <w:pStyle w:val="rfrencesbibliographiques"/>
      </w:pPr>
      <w:r w:rsidRPr="00FF6549">
        <w:fldChar w:fldCharType="end"/>
      </w:r>
      <w:r>
        <w:br w:type="page"/>
      </w:r>
    </w:p>
    <w:p w14:paraId="1267FDAC" w14:textId="224B27F0" w:rsidR="0060729A" w:rsidRDefault="00F310FF" w:rsidP="00F310FF">
      <w:pPr>
        <w:pStyle w:val="titrenonnumrotcentr"/>
      </w:pPr>
      <w:bookmarkStart w:id="65" w:name="_Toc175334452"/>
      <w:r>
        <w:lastRenderedPageBreak/>
        <w:t>Annexe 1 : MindMap</w:t>
      </w:r>
      <w:bookmarkEnd w:id="65"/>
    </w:p>
    <w:p w14:paraId="424F5E98" w14:textId="77777777" w:rsidR="00BC2543" w:rsidRPr="00BC2543" w:rsidRDefault="00BC2543" w:rsidP="00BC2543"/>
    <w:p w14:paraId="0DE7C1BE" w14:textId="77777777" w:rsidR="00BC2543" w:rsidRPr="00BC2543" w:rsidRDefault="00BC2543" w:rsidP="00BC2543"/>
    <w:p w14:paraId="19838000" w14:textId="77777777" w:rsidR="00BC2543" w:rsidRPr="00BC2543" w:rsidRDefault="00BC2543" w:rsidP="00BC2543"/>
    <w:p w14:paraId="73073335" w14:textId="77777777" w:rsidR="00BC2543" w:rsidRPr="00BC2543" w:rsidRDefault="00BC2543" w:rsidP="00BC2543"/>
    <w:p w14:paraId="3B9474D6" w14:textId="77777777" w:rsidR="00BC2543" w:rsidRPr="00BC2543" w:rsidRDefault="00BC2543" w:rsidP="00BC2543"/>
    <w:p w14:paraId="14610398" w14:textId="77777777" w:rsidR="00BC2543" w:rsidRPr="00BC2543" w:rsidRDefault="00BC2543" w:rsidP="00BC2543"/>
    <w:p w14:paraId="19AB52C4" w14:textId="77777777" w:rsidR="00BC2543" w:rsidRDefault="00BC2543" w:rsidP="00BC2543">
      <w:pPr>
        <w:rPr>
          <w:rFonts w:eastAsia="Times New Roman"/>
          <w:b/>
          <w:bCs/>
          <w:kern w:val="2"/>
          <w:sz w:val="32"/>
          <w:szCs w:val="32"/>
        </w:rPr>
      </w:pPr>
    </w:p>
    <w:p w14:paraId="0C7BAA9B" w14:textId="3847F895" w:rsidR="00BC2543" w:rsidRDefault="00975C51" w:rsidP="00BC2543">
      <w:r>
        <w:rPr>
          <w:noProof/>
        </w:rPr>
        <w:drawing>
          <wp:anchor distT="0" distB="0" distL="114300" distR="114300" simplePos="0" relativeHeight="251658240" behindDoc="0" locked="0" layoutInCell="1" allowOverlap="1" wp14:anchorId="468DF34E" wp14:editId="3C18302A">
            <wp:simplePos x="0" y="0"/>
            <wp:positionH relativeFrom="margin">
              <wp:align>center</wp:align>
            </wp:positionH>
            <wp:positionV relativeFrom="paragraph">
              <wp:posOffset>272577</wp:posOffset>
            </wp:positionV>
            <wp:extent cx="5399405" cy="5116830"/>
            <wp:effectExtent l="133350" t="114300" r="144145" b="160020"/>
            <wp:wrapSquare wrapText="bothSides"/>
            <wp:docPr id="1716380789" name="Image 1" descr="Une image contenant texte, diagramme, croquis, des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80789" name="Image 1" descr="Une image contenant texte, diagramme, croquis, dess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5116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A74C7B9" w14:textId="77777777" w:rsidR="00BC2543" w:rsidRPr="00BC2543" w:rsidRDefault="00BC2543" w:rsidP="00BC2543"/>
    <w:p w14:paraId="4A469E53" w14:textId="77777777" w:rsidR="00BC2543" w:rsidRPr="00BC2543" w:rsidRDefault="00BC2543" w:rsidP="00BC2543"/>
    <w:p w14:paraId="0AD1CF21" w14:textId="77777777" w:rsidR="00BC2543" w:rsidRPr="00BC2543" w:rsidRDefault="00BC2543" w:rsidP="00BC2543"/>
    <w:p w14:paraId="657734AF" w14:textId="77777777" w:rsidR="00BC2543" w:rsidRPr="00BC2543" w:rsidRDefault="00BC2543" w:rsidP="00BC2543"/>
    <w:p w14:paraId="3FFF2DF1" w14:textId="77777777" w:rsidR="00BC2543" w:rsidRPr="00BC2543" w:rsidRDefault="00BC2543" w:rsidP="00BC2543"/>
    <w:p w14:paraId="795364C7" w14:textId="77777777" w:rsidR="00BC2543" w:rsidRPr="00BC2543" w:rsidRDefault="00BC2543" w:rsidP="00BC2543"/>
    <w:p w14:paraId="44640518" w14:textId="1F123EFF" w:rsidR="00BC2543" w:rsidRDefault="00BC2543">
      <w:r>
        <w:br w:type="page"/>
      </w:r>
    </w:p>
    <w:p w14:paraId="1A076D6B" w14:textId="1900EECA" w:rsidR="00BC2543" w:rsidRPr="00BC2543" w:rsidRDefault="00BC2543" w:rsidP="00BC2543">
      <w:pPr>
        <w:pStyle w:val="titrenonnumrotcentr"/>
      </w:pPr>
      <w:bookmarkStart w:id="66" w:name="_Toc175334453"/>
      <w:r>
        <w:lastRenderedPageBreak/>
        <w:t>Annexe 2 : Modèle de base de données</w:t>
      </w:r>
      <w:bookmarkEnd w:id="66"/>
    </w:p>
    <w:p w14:paraId="24B6C857" w14:textId="1AB44D4A" w:rsidR="00BC2543" w:rsidRPr="00BC2543" w:rsidRDefault="00BC2543" w:rsidP="00BC2543"/>
    <w:p w14:paraId="46B0599D" w14:textId="17CA83AA" w:rsidR="00BC2543" w:rsidRPr="00BC2543" w:rsidRDefault="00BC2543" w:rsidP="00BC2543"/>
    <w:p w14:paraId="7803B635" w14:textId="4495350C" w:rsidR="00BC2543" w:rsidRPr="00BC2543" w:rsidRDefault="00BC2543" w:rsidP="00BC2543"/>
    <w:p w14:paraId="4CE22E9E" w14:textId="583F50D4" w:rsidR="00BC2543" w:rsidRPr="00BC2543" w:rsidRDefault="00BC2543" w:rsidP="00BC2543"/>
    <w:p w14:paraId="0E478677" w14:textId="744816D9" w:rsidR="00BC2543" w:rsidRPr="00BC2543" w:rsidRDefault="00BC2543" w:rsidP="00BC2543">
      <w:r>
        <w:rPr>
          <w:noProof/>
        </w:rPr>
        <w:drawing>
          <wp:anchor distT="0" distB="0" distL="114300" distR="114300" simplePos="0" relativeHeight="251659264" behindDoc="0" locked="0" layoutInCell="1" allowOverlap="1" wp14:anchorId="4CDA5E55" wp14:editId="7753CF5F">
            <wp:simplePos x="0" y="0"/>
            <wp:positionH relativeFrom="margin">
              <wp:align>right</wp:align>
            </wp:positionH>
            <wp:positionV relativeFrom="paragraph">
              <wp:posOffset>290195</wp:posOffset>
            </wp:positionV>
            <wp:extent cx="5399405" cy="6247765"/>
            <wp:effectExtent l="0" t="0" r="0" b="635"/>
            <wp:wrapSquare wrapText="bothSides"/>
            <wp:docPr id="1819777232" name="Image 1"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77232" name="Image 1" descr="Une image contenant texte, capture d’écran, conception&#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6247765"/>
                    </a:xfrm>
                    <a:prstGeom prst="rect">
                      <a:avLst/>
                    </a:prstGeom>
                  </pic:spPr>
                </pic:pic>
              </a:graphicData>
            </a:graphic>
          </wp:anchor>
        </w:drawing>
      </w:r>
    </w:p>
    <w:p w14:paraId="7D6599D3" w14:textId="77777777" w:rsidR="00BC2543" w:rsidRPr="00BC2543" w:rsidRDefault="00BC2543" w:rsidP="00BC2543"/>
    <w:p w14:paraId="14B92D79" w14:textId="77777777" w:rsidR="00BC2543" w:rsidRPr="00BC2543" w:rsidRDefault="00BC2543" w:rsidP="00BC2543"/>
    <w:sectPr w:rsidR="00BC2543" w:rsidRPr="00BC2543">
      <w:footerReference w:type="default" r:id="rId17"/>
      <w:pgSz w:w="11906" w:h="16838"/>
      <w:pgMar w:top="1418" w:right="1418" w:bottom="1418" w:left="1985"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378597" w14:textId="77777777" w:rsidR="006F6F9C" w:rsidRDefault="006F6F9C">
      <w:r>
        <w:separator/>
      </w:r>
    </w:p>
  </w:endnote>
  <w:endnote w:type="continuationSeparator" w:id="0">
    <w:p w14:paraId="382BC622" w14:textId="77777777" w:rsidR="006F6F9C" w:rsidRDefault="006F6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061D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D6666EC" w14:textId="77777777" w:rsidR="0060729A" w:rsidRDefault="0060729A">
    <w:pPr>
      <w:pStyle w:val="Pieddepage"/>
      <w:pBdr>
        <w:top w:val="double" w:sz="4" w:space="5" w:color="000000"/>
      </w:pBdr>
      <w:tabs>
        <w:tab w:val="clear" w:pos="9072"/>
        <w:tab w:val="right" w:pos="8505"/>
      </w:tabs>
    </w:pPr>
  </w:p>
  <w:p w14:paraId="3C874234"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4173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AEB5658" w14:textId="77777777" w:rsidR="0060729A" w:rsidRDefault="0060729A">
    <w:pPr>
      <w:pStyle w:val="Pieddepage"/>
      <w:pBdr>
        <w:top w:val="double" w:sz="4" w:space="5" w:color="000000"/>
      </w:pBdr>
      <w:tabs>
        <w:tab w:val="clear" w:pos="9072"/>
        <w:tab w:val="right" w:pos="8505"/>
      </w:tabs>
    </w:pPr>
  </w:p>
  <w:p w14:paraId="115C651C"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2E7B2" w14:textId="77777777" w:rsidR="006F6F9C" w:rsidRDefault="006F6F9C">
      <w:r>
        <w:separator/>
      </w:r>
    </w:p>
  </w:footnote>
  <w:footnote w:type="continuationSeparator" w:id="0">
    <w:p w14:paraId="0D7B55AE" w14:textId="77777777" w:rsidR="006F6F9C" w:rsidRDefault="006F6F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2A0E2D"/>
    <w:multiLevelType w:val="multilevel"/>
    <w:tmpl w:val="ED30DBA2"/>
    <w:lvl w:ilvl="0">
      <w:start w:val="1"/>
      <w:numFmt w:val="decimal"/>
      <w:pStyle w:val="Titre1"/>
      <w:lvlText w:val="%1."/>
      <w:lvlJc w:val="left"/>
      <w:pPr>
        <w:tabs>
          <w:tab w:val="num" w:pos="0"/>
        </w:tabs>
        <w:ind w:left="431" w:hanging="431"/>
      </w:pPr>
    </w:lvl>
    <w:lvl w:ilvl="1">
      <w:start w:val="1"/>
      <w:numFmt w:val="decimal"/>
      <w:pStyle w:val="Titre2"/>
      <w:lvlText w:val="%1.%2"/>
      <w:lvlJc w:val="left"/>
      <w:pPr>
        <w:tabs>
          <w:tab w:val="num" w:pos="0"/>
        </w:tabs>
        <w:ind w:left="578" w:hanging="578"/>
      </w:pPr>
    </w:lvl>
    <w:lvl w:ilvl="2">
      <w:start w:val="1"/>
      <w:numFmt w:val="decimal"/>
      <w:pStyle w:val="Titre3"/>
      <w:lvlText w:val="%1.%2.%3"/>
      <w:lvlJc w:val="left"/>
      <w:pPr>
        <w:tabs>
          <w:tab w:val="num" w:pos="0"/>
        </w:tabs>
        <w:ind w:left="720" w:hanging="720"/>
      </w:pPr>
    </w:lvl>
    <w:lvl w:ilvl="3">
      <w:start w:val="1"/>
      <w:numFmt w:val="decimal"/>
      <w:pStyle w:val="Titre4"/>
      <w:lvlText w:val="%1.%2.%3.%4"/>
      <w:lvlJc w:val="left"/>
      <w:pPr>
        <w:tabs>
          <w:tab w:val="num" w:pos="862"/>
        </w:tabs>
        <w:ind w:left="862" w:hanging="862"/>
      </w:pPr>
    </w:lvl>
    <w:lvl w:ilvl="4">
      <w:start w:val="1"/>
      <w:numFmt w:val="decimal"/>
      <w:pStyle w:val="Titre5"/>
      <w:lvlText w:val="%1.%2.%3.%4.%5"/>
      <w:lvlJc w:val="left"/>
      <w:pPr>
        <w:tabs>
          <w:tab w:val="num" w:pos="1009"/>
        </w:tabs>
        <w:ind w:left="1009" w:hanging="1009"/>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1" w15:restartNumberingAfterBreak="0">
    <w:nsid w:val="77CE5D55"/>
    <w:multiLevelType w:val="multilevel"/>
    <w:tmpl w:val="877C16B2"/>
    <w:lvl w:ilvl="0">
      <w:start w:val="1"/>
      <w:numFmt w:val="bullet"/>
      <w:pStyle w:val="puceTB"/>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07199887">
    <w:abstractNumId w:val="0"/>
  </w:num>
  <w:num w:numId="2" w16cid:durableId="781847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29A"/>
    <w:rsid w:val="000556AE"/>
    <w:rsid w:val="00067E23"/>
    <w:rsid w:val="0008259B"/>
    <w:rsid w:val="001150C1"/>
    <w:rsid w:val="00133063"/>
    <w:rsid w:val="00136D88"/>
    <w:rsid w:val="0015674A"/>
    <w:rsid w:val="00183ED5"/>
    <w:rsid w:val="001E3051"/>
    <w:rsid w:val="00200A6B"/>
    <w:rsid w:val="002033FD"/>
    <w:rsid w:val="00235E34"/>
    <w:rsid w:val="00287CCB"/>
    <w:rsid w:val="00295334"/>
    <w:rsid w:val="002A5738"/>
    <w:rsid w:val="002A7C4E"/>
    <w:rsid w:val="002E4D31"/>
    <w:rsid w:val="00334D0A"/>
    <w:rsid w:val="00387693"/>
    <w:rsid w:val="00390100"/>
    <w:rsid w:val="003951A3"/>
    <w:rsid w:val="003C2733"/>
    <w:rsid w:val="004042CC"/>
    <w:rsid w:val="004159D4"/>
    <w:rsid w:val="004542C1"/>
    <w:rsid w:val="00553E91"/>
    <w:rsid w:val="00563942"/>
    <w:rsid w:val="005678FE"/>
    <w:rsid w:val="005C65EB"/>
    <w:rsid w:val="005F5A3D"/>
    <w:rsid w:val="0060729A"/>
    <w:rsid w:val="0062098C"/>
    <w:rsid w:val="00681178"/>
    <w:rsid w:val="00683B6B"/>
    <w:rsid w:val="006B307F"/>
    <w:rsid w:val="006F02C9"/>
    <w:rsid w:val="006F6F9C"/>
    <w:rsid w:val="007E1544"/>
    <w:rsid w:val="00926F6B"/>
    <w:rsid w:val="00967F59"/>
    <w:rsid w:val="00975C51"/>
    <w:rsid w:val="009977B3"/>
    <w:rsid w:val="009D0218"/>
    <w:rsid w:val="00AD23CE"/>
    <w:rsid w:val="00AD5256"/>
    <w:rsid w:val="00AE6FB4"/>
    <w:rsid w:val="00BC2543"/>
    <w:rsid w:val="00BC397B"/>
    <w:rsid w:val="00BE26B3"/>
    <w:rsid w:val="00C3591B"/>
    <w:rsid w:val="00C858BD"/>
    <w:rsid w:val="00D070C2"/>
    <w:rsid w:val="00D47A2E"/>
    <w:rsid w:val="00DD3F52"/>
    <w:rsid w:val="00DE7F1A"/>
    <w:rsid w:val="00E024C5"/>
    <w:rsid w:val="00E40D3F"/>
    <w:rsid w:val="00EA7EF6"/>
    <w:rsid w:val="00EC76E5"/>
    <w:rsid w:val="00F03621"/>
    <w:rsid w:val="00F03B63"/>
    <w:rsid w:val="00F310FF"/>
    <w:rsid w:val="00F4699B"/>
    <w:rsid w:val="00F9196A"/>
    <w:rsid w:val="00FB5CFC"/>
    <w:rsid w:val="00FD30A2"/>
    <w:rsid w:val="00FD5748"/>
    <w:rsid w:val="00FF6549"/>
  </w:rsids>
  <m:mathPr>
    <m:mathFont m:val="Cambria Math"/>
    <m:brkBin m:val="before"/>
    <m:brkBinSub m:val="--"/>
    <m:smallFrac m:val="0"/>
    <m:dispDef/>
    <m:lMargin m:val="0"/>
    <m:rMargin m:val="0"/>
    <m:defJc m:val="centerGroup"/>
    <m:wrapIndent m:val="1440"/>
    <m:intLim m:val="subSup"/>
    <m:naryLim m:val="undOvr"/>
  </m:mathPr>
  <w:themeFontLang w:val="fr-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828F8"/>
  <w15:docId w15:val="{7F549D28-6E2D-4027-86C8-5DF09471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CH" w:eastAsia="fr-CH"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qFormat/>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orpsdetexteCar">
    <w:name w:val="Corps de texte Car"/>
    <w:link w:val="Corpsdetexte"/>
    <w:uiPriority w:val="99"/>
    <w:qFormat/>
    <w:rsid w:val="000B78BF"/>
    <w:rPr>
      <w:rFonts w:ascii="Arial" w:hAnsi="Arial"/>
      <w:sz w:val="22"/>
      <w:szCs w:val="22"/>
      <w:lang w:eastAsia="en-US"/>
    </w:rPr>
  </w:style>
  <w:style w:type="character" w:customStyle="1" w:styleId="TitreCar">
    <w:name w:val="Titre Car"/>
    <w:link w:val="Titre"/>
    <w:uiPriority w:val="10"/>
    <w:qFormat/>
    <w:rsid w:val="000B78BF"/>
    <w:rPr>
      <w:rFonts w:ascii="Arial" w:eastAsia="Times New Roman" w:hAnsi="Arial" w:cs="Times New Roman"/>
      <w:b/>
      <w:bCs/>
      <w:kern w:val="2"/>
      <w:sz w:val="36"/>
      <w:szCs w:val="32"/>
      <w:lang w:eastAsia="en-US"/>
    </w:rPr>
  </w:style>
  <w:style w:type="character" w:customStyle="1" w:styleId="CitationCar">
    <w:name w:val="Citation Car"/>
    <w:link w:val="Citation"/>
    <w:uiPriority w:val="29"/>
    <w:qFormat/>
    <w:rsid w:val="00B95F8D"/>
    <w:rPr>
      <w:rFonts w:ascii="Arial" w:hAnsi="Arial"/>
      <w:i/>
      <w:iCs/>
      <w:color w:val="000000"/>
      <w:sz w:val="22"/>
      <w:szCs w:val="22"/>
      <w:lang w:eastAsia="en-US"/>
    </w:rPr>
  </w:style>
  <w:style w:type="character" w:customStyle="1" w:styleId="PieddepageCar">
    <w:name w:val="Pied de page Car"/>
    <w:link w:val="Pieddepage"/>
    <w:uiPriority w:val="99"/>
    <w:qFormat/>
    <w:rsid w:val="00035121"/>
    <w:rPr>
      <w:rFonts w:ascii="Arial" w:hAnsi="Arial"/>
      <w:sz w:val="16"/>
      <w:szCs w:val="22"/>
      <w:lang w:eastAsia="en-US"/>
    </w:rPr>
  </w:style>
  <w:style w:type="character" w:customStyle="1" w:styleId="TextedebullesCar">
    <w:name w:val="Texte de bulles Car"/>
    <w:link w:val="Textedebulles"/>
    <w:uiPriority w:val="99"/>
    <w:semiHidden/>
    <w:qFormat/>
    <w:rsid w:val="009A75D7"/>
    <w:rPr>
      <w:rFonts w:ascii="Tahoma" w:hAnsi="Tahoma" w:cs="Tahoma"/>
      <w:sz w:val="16"/>
      <w:szCs w:val="16"/>
      <w:lang w:eastAsia="en-US"/>
    </w:rPr>
  </w:style>
  <w:style w:type="character" w:customStyle="1" w:styleId="Titre1Car">
    <w:name w:val="Titre 1 Car"/>
    <w:link w:val="Titre1"/>
    <w:uiPriority w:val="9"/>
    <w:qFormat/>
    <w:rsid w:val="00475690"/>
    <w:rPr>
      <w:rFonts w:ascii="Arial" w:eastAsia="Times New Roman" w:hAnsi="Arial" w:cs="Times New Roman"/>
      <w:b/>
      <w:bCs/>
      <w:kern w:val="2"/>
      <w:sz w:val="32"/>
      <w:szCs w:val="32"/>
      <w:lang w:eastAsia="en-US"/>
    </w:rPr>
  </w:style>
  <w:style w:type="character" w:customStyle="1" w:styleId="Titre2Car">
    <w:name w:val="Titre 2 Car"/>
    <w:link w:val="Titre2"/>
    <w:uiPriority w:val="9"/>
    <w:qFormat/>
    <w:rsid w:val="00EE6D02"/>
    <w:rPr>
      <w:rFonts w:ascii="Arial" w:eastAsia="Times New Roman" w:hAnsi="Arial" w:cs="Times New Roman"/>
      <w:b/>
      <w:iCs/>
      <w:kern w:val="2"/>
      <w:sz w:val="28"/>
      <w:szCs w:val="28"/>
      <w:lang w:eastAsia="en-US"/>
    </w:rPr>
  </w:style>
  <w:style w:type="character" w:customStyle="1" w:styleId="Titre3Car">
    <w:name w:val="Titre 3 Car"/>
    <w:link w:val="Titre3"/>
    <w:uiPriority w:val="9"/>
    <w:qFormat/>
    <w:rsid w:val="00B04FCB"/>
    <w:rPr>
      <w:rFonts w:ascii="Arial" w:eastAsia="Times New Roman" w:hAnsi="Arial" w:cs="Times New Roman"/>
      <w:b/>
      <w:bCs/>
      <w:iCs/>
      <w:kern w:val="2"/>
      <w:sz w:val="24"/>
      <w:szCs w:val="26"/>
      <w:lang w:eastAsia="en-US"/>
    </w:rPr>
  </w:style>
  <w:style w:type="character" w:customStyle="1" w:styleId="Titre4Car">
    <w:name w:val="Titre 4 Car"/>
    <w:link w:val="Titre4"/>
    <w:uiPriority w:val="9"/>
    <w:qFormat/>
    <w:rsid w:val="00031AF5"/>
    <w:rPr>
      <w:rFonts w:ascii="Arial" w:eastAsia="Times New Roman" w:hAnsi="Arial" w:cs="Times New Roman"/>
      <w:b/>
      <w:iCs/>
      <w:kern w:val="2"/>
      <w:sz w:val="22"/>
      <w:szCs w:val="28"/>
      <w:lang w:eastAsia="en-US"/>
    </w:rPr>
  </w:style>
  <w:style w:type="character" w:customStyle="1" w:styleId="Titre5Car">
    <w:name w:val="Titre 5 Car"/>
    <w:link w:val="Titre5"/>
    <w:uiPriority w:val="9"/>
    <w:qFormat/>
    <w:rsid w:val="0058061D"/>
    <w:rPr>
      <w:rFonts w:ascii="Arial" w:eastAsia="Times New Roman" w:hAnsi="Arial" w:cs="Times New Roman"/>
      <w:bCs/>
      <w:i/>
      <w:kern w:val="2"/>
      <w:sz w:val="22"/>
      <w:szCs w:val="26"/>
      <w:lang w:eastAsia="en-US"/>
    </w:rPr>
  </w:style>
  <w:style w:type="character" w:customStyle="1" w:styleId="Titre6Car">
    <w:name w:val="Titre 6 Car"/>
    <w:link w:val="Titre6"/>
    <w:uiPriority w:val="9"/>
    <w:qFormat/>
    <w:rsid w:val="00031AF5"/>
    <w:rPr>
      <w:rFonts w:ascii="Calibri" w:eastAsia="Times New Roman" w:hAnsi="Calibri" w:cs="Times New Roman"/>
      <w:b/>
      <w:bCs/>
      <w:sz w:val="22"/>
      <w:szCs w:val="22"/>
      <w:lang w:eastAsia="en-US"/>
    </w:rPr>
  </w:style>
  <w:style w:type="character" w:styleId="Lienhypertexte">
    <w:name w:val="Hyperlink"/>
    <w:uiPriority w:val="99"/>
    <w:unhideWhenUsed/>
    <w:rsid w:val="00B17D0C"/>
    <w:rPr>
      <w:color w:val="0000FF"/>
      <w:u w:val="single"/>
    </w:rPr>
  </w:style>
  <w:style w:type="character" w:customStyle="1" w:styleId="NotedebasdepageCar">
    <w:name w:val="Note de bas de page Car"/>
    <w:link w:val="Notedebasdepage"/>
    <w:uiPriority w:val="99"/>
    <w:qFormat/>
    <w:rsid w:val="001F4C4E"/>
    <w:rPr>
      <w:rFonts w:ascii="Arial" w:hAnsi="Arial"/>
      <w:lang w:eastAsia="en-US"/>
    </w:rPr>
  </w:style>
  <w:style w:type="character" w:customStyle="1" w:styleId="FootnoteCharacters">
    <w:name w:val="Footnote Characters"/>
    <w:uiPriority w:val="99"/>
    <w:semiHidden/>
    <w:unhideWhenUsed/>
    <w:qFormat/>
    <w:rsid w:val="00E756DF"/>
    <w:rPr>
      <w:vertAlign w:val="superscript"/>
    </w:rPr>
  </w:style>
  <w:style w:type="character" w:customStyle="1" w:styleId="FootnoteAnchor">
    <w:name w:val="Footnote Anchor"/>
    <w:rPr>
      <w:vertAlign w:val="superscript"/>
    </w:rPr>
  </w:style>
  <w:style w:type="character" w:customStyle="1" w:styleId="TextebrutCar">
    <w:name w:val="Texte brut Car"/>
    <w:basedOn w:val="Policepardfaut"/>
    <w:link w:val="Textebrut"/>
    <w:uiPriority w:val="99"/>
    <w:semiHidden/>
    <w:qFormat/>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character" w:customStyle="1" w:styleId="En-tteCar">
    <w:name w:val="En-tête Car"/>
    <w:basedOn w:val="Policepardfaut"/>
    <w:link w:val="En-tte"/>
    <w:uiPriority w:val="99"/>
    <w:qFormat/>
    <w:rsid w:val="009479AD"/>
    <w:rPr>
      <w:rFonts w:ascii="Arial" w:hAnsi="Arial"/>
      <w:sz w:val="22"/>
      <w:szCs w:val="22"/>
      <w:lang w:eastAsia="en-US"/>
    </w:rPr>
  </w:style>
  <w:style w:type="character" w:styleId="lev">
    <w:name w:val="Strong"/>
    <w:basedOn w:val="Policepardfaut"/>
    <w:uiPriority w:val="22"/>
    <w:qFormat/>
    <w:rsid w:val="00213B87"/>
    <w:rPr>
      <w:b/>
      <w:bCs/>
    </w:rPr>
  </w:style>
  <w:style w:type="character" w:styleId="CodeHTML">
    <w:name w:val="HTML Code"/>
    <w:basedOn w:val="Policepardfaut"/>
    <w:uiPriority w:val="99"/>
    <w:semiHidden/>
    <w:unhideWhenUsed/>
    <w:qFormat/>
    <w:rsid w:val="00213B87"/>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uiPriority w:val="99"/>
    <w:unhideWhenUsed/>
    <w:rsid w:val="000B78BF"/>
    <w:pPr>
      <w:spacing w:before="180" w:after="120" w:line="360" w:lineRule="auto"/>
      <w:jc w:val="both"/>
    </w:pPr>
  </w:style>
  <w:style w:type="paragraph" w:styleId="Liste">
    <w:name w:val="List"/>
    <w:basedOn w:val="Corpsdetexte"/>
    <w:rPr>
      <w:rFonts w:cs="Lohit Devanagari"/>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customStyle="1" w:styleId="Index">
    <w:name w:val="Index"/>
    <w:basedOn w:val="Normal"/>
    <w:qFormat/>
    <w:pPr>
      <w:suppressLineNumbers/>
    </w:pPr>
    <w:rPr>
      <w:rFonts w:cs="Lohit Devanagari"/>
    </w:rPr>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
      <w:sz w:val="36"/>
      <w:szCs w:val="32"/>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paragraph" w:customStyle="1" w:styleId="HeaderandFooter">
    <w:name w:val="Header and Footer"/>
    <w:basedOn w:val="Normal"/>
    <w:qFormat/>
  </w:style>
  <w:style w:type="paragraph" w:styleId="Pieddepage">
    <w:name w:val="footer"/>
    <w:basedOn w:val="Normal"/>
    <w:link w:val="PieddepageCar"/>
    <w:uiPriority w:val="99"/>
    <w:unhideWhenUsed/>
    <w:rsid w:val="00035121"/>
    <w:pPr>
      <w:tabs>
        <w:tab w:val="center" w:pos="4536"/>
        <w:tab w:val="right" w:pos="9072"/>
      </w:tabs>
    </w:pPr>
    <w:rPr>
      <w:sz w:val="16"/>
    </w:rPr>
  </w:style>
  <w:style w:type="paragraph" w:styleId="Textedebulles">
    <w:name w:val="Balloon Text"/>
    <w:basedOn w:val="Normal"/>
    <w:link w:val="TextedebullesCar"/>
    <w:uiPriority w:val="99"/>
    <w:semiHidden/>
    <w:unhideWhenUsed/>
    <w:qFormat/>
    <w:rsid w:val="009A75D7"/>
    <w:rPr>
      <w:rFonts w:ascii="Tahoma" w:hAnsi="Tahoma" w:cs="Tahoma"/>
      <w:sz w:val="16"/>
      <w:szCs w:val="16"/>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2"/>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Tabledesillustrations">
    <w:name w:val="table of figures"/>
    <w:basedOn w:val="Normal"/>
    <w:next w:val="Normal"/>
    <w:uiPriority w:val="99"/>
    <w:unhideWhenUsed/>
    <w:qFormat/>
    <w:rsid w:val="00C66D0A"/>
  </w:style>
  <w:style w:type="paragraph" w:customStyle="1" w:styleId="CorpsdetexteTableau">
    <w:name w:val="Corps de texte Tableau"/>
    <w:basedOn w:val="Corpsdetexte"/>
    <w:autoRedefine/>
    <w:qFormat/>
    <w:rsid w:val="00967F59"/>
    <w:rPr>
      <w:rFonts w:eastAsia="Times New Roman"/>
      <w:szCs w:val="20"/>
      <w:lang w:val="fr-FR" w:eastAsia="fr-FR"/>
    </w:rPr>
  </w:style>
  <w:style w:type="paragraph" w:styleId="Notedebasdepage">
    <w:name w:val="footnote text"/>
    <w:basedOn w:val="Normal"/>
    <w:link w:val="NotedebasdepageCar"/>
    <w:uiPriority w:val="99"/>
    <w:unhideWhenUsed/>
    <w:rsid w:val="001F4C4E"/>
    <w:pPr>
      <w:ind w:left="426" w:hanging="142"/>
    </w:pPr>
    <w:rPr>
      <w:sz w:val="20"/>
      <w:szCs w:val="20"/>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qFormat/>
    <w:rsid w:val="004F7656"/>
    <w:rPr>
      <w:rFonts w:ascii="Calibri" w:hAnsi="Calibri" w:cs="Consolas"/>
      <w:szCs w:val="21"/>
    </w:rPr>
  </w:style>
  <w:style w:type="paragraph" w:styleId="En-tte">
    <w:name w:val="header"/>
    <w:basedOn w:val="Normal"/>
    <w:link w:val="En-tteCar"/>
    <w:uiPriority w:val="99"/>
    <w:unhideWhenUsed/>
    <w:rsid w:val="009479AD"/>
    <w:pPr>
      <w:tabs>
        <w:tab w:val="center" w:pos="4536"/>
        <w:tab w:val="right" w:pos="9072"/>
      </w:tabs>
    </w:pPr>
  </w:style>
  <w:style w:type="paragraph" w:styleId="Rvision">
    <w:name w:val="Revision"/>
    <w:uiPriority w:val="99"/>
    <w:semiHidden/>
    <w:qFormat/>
    <w:rsid w:val="005B002F"/>
    <w:rPr>
      <w:rFonts w:ascii="Arial" w:hAnsi="Arial"/>
      <w:sz w:val="22"/>
      <w:szCs w:val="22"/>
      <w:lang w:eastAsia="en-US"/>
    </w:rPr>
  </w:style>
  <w:style w:type="paragraph" w:styleId="NormalWeb">
    <w:name w:val="Normal (Web)"/>
    <w:basedOn w:val="Normal"/>
    <w:uiPriority w:val="99"/>
    <w:semiHidden/>
    <w:unhideWhenUsed/>
    <w:qFormat/>
    <w:rsid w:val="00213B87"/>
    <w:pPr>
      <w:spacing w:beforeAutospacing="1" w:afterAutospacing="1"/>
    </w:pPr>
    <w:rPr>
      <w:rFonts w:ascii="Times New Roman" w:eastAsia="Times New Roman" w:hAnsi="Times New Roman"/>
      <w:sz w:val="24"/>
      <w:szCs w:val="24"/>
      <w:lang w:eastAsia="fr-CH"/>
    </w:rPr>
  </w:style>
  <w:style w:type="paragraph" w:customStyle="1" w:styleId="Quotations">
    <w:name w:val="Quotations"/>
    <w:basedOn w:val="Normal"/>
    <w:qFormat/>
    <w:pPr>
      <w:spacing w:after="283"/>
      <w:ind w:left="567" w:right="567"/>
    </w:p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A5738"/>
    <w:rPr>
      <w:color w:val="605E5C"/>
      <w:shd w:val="clear" w:color="auto" w:fill="E1DFDD"/>
    </w:rPr>
  </w:style>
  <w:style w:type="paragraph" w:styleId="Bibliographie">
    <w:name w:val="Bibliography"/>
    <w:basedOn w:val="Normal"/>
    <w:next w:val="Normal"/>
    <w:uiPriority w:val="37"/>
    <w:unhideWhenUsed/>
    <w:rsid w:val="00FF654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340816">
      <w:bodyDiv w:val="1"/>
      <w:marLeft w:val="0"/>
      <w:marRight w:val="0"/>
      <w:marTop w:val="0"/>
      <w:marBottom w:val="0"/>
      <w:divBdr>
        <w:top w:val="none" w:sz="0" w:space="0" w:color="auto"/>
        <w:left w:val="none" w:sz="0" w:space="0" w:color="auto"/>
        <w:bottom w:val="none" w:sz="0" w:space="0" w:color="auto"/>
        <w:right w:val="none" w:sz="0" w:space="0" w:color="auto"/>
      </w:divBdr>
      <w:divsChild>
        <w:div w:id="1294487374">
          <w:marLeft w:val="0"/>
          <w:marRight w:val="0"/>
          <w:marTop w:val="0"/>
          <w:marBottom w:val="0"/>
          <w:divBdr>
            <w:top w:val="none" w:sz="0" w:space="0" w:color="auto"/>
            <w:left w:val="none" w:sz="0" w:space="0" w:color="auto"/>
            <w:bottom w:val="none" w:sz="0" w:space="0" w:color="auto"/>
            <w:right w:val="none" w:sz="0" w:space="0" w:color="auto"/>
          </w:divBdr>
          <w:divsChild>
            <w:div w:id="353459770">
              <w:marLeft w:val="0"/>
              <w:marRight w:val="0"/>
              <w:marTop w:val="0"/>
              <w:marBottom w:val="0"/>
              <w:divBdr>
                <w:top w:val="none" w:sz="0" w:space="0" w:color="auto"/>
                <w:left w:val="none" w:sz="0" w:space="0" w:color="auto"/>
                <w:bottom w:val="none" w:sz="0" w:space="0" w:color="auto"/>
                <w:right w:val="none" w:sz="0" w:space="0" w:color="auto"/>
              </w:divBdr>
            </w:div>
            <w:div w:id="1787501975">
              <w:marLeft w:val="0"/>
              <w:marRight w:val="0"/>
              <w:marTop w:val="0"/>
              <w:marBottom w:val="0"/>
              <w:divBdr>
                <w:top w:val="none" w:sz="0" w:space="0" w:color="auto"/>
                <w:left w:val="none" w:sz="0" w:space="0" w:color="auto"/>
                <w:bottom w:val="none" w:sz="0" w:space="0" w:color="auto"/>
                <w:right w:val="none" w:sz="0" w:space="0" w:color="auto"/>
              </w:divBdr>
            </w:div>
            <w:div w:id="954755433">
              <w:marLeft w:val="0"/>
              <w:marRight w:val="0"/>
              <w:marTop w:val="0"/>
              <w:marBottom w:val="0"/>
              <w:divBdr>
                <w:top w:val="none" w:sz="0" w:space="0" w:color="auto"/>
                <w:left w:val="none" w:sz="0" w:space="0" w:color="auto"/>
                <w:bottom w:val="none" w:sz="0" w:space="0" w:color="auto"/>
                <w:right w:val="none" w:sz="0" w:space="0" w:color="auto"/>
              </w:divBdr>
            </w:div>
            <w:div w:id="2078673201">
              <w:marLeft w:val="0"/>
              <w:marRight w:val="0"/>
              <w:marTop w:val="0"/>
              <w:marBottom w:val="0"/>
              <w:divBdr>
                <w:top w:val="none" w:sz="0" w:space="0" w:color="auto"/>
                <w:left w:val="none" w:sz="0" w:space="0" w:color="auto"/>
                <w:bottom w:val="none" w:sz="0" w:space="0" w:color="auto"/>
                <w:right w:val="none" w:sz="0" w:space="0" w:color="auto"/>
              </w:divBdr>
            </w:div>
            <w:div w:id="739328521">
              <w:marLeft w:val="0"/>
              <w:marRight w:val="0"/>
              <w:marTop w:val="0"/>
              <w:marBottom w:val="0"/>
              <w:divBdr>
                <w:top w:val="none" w:sz="0" w:space="0" w:color="auto"/>
                <w:left w:val="none" w:sz="0" w:space="0" w:color="auto"/>
                <w:bottom w:val="none" w:sz="0" w:space="0" w:color="auto"/>
                <w:right w:val="none" w:sz="0" w:space="0" w:color="auto"/>
              </w:divBdr>
            </w:div>
            <w:div w:id="2046830597">
              <w:marLeft w:val="0"/>
              <w:marRight w:val="0"/>
              <w:marTop w:val="0"/>
              <w:marBottom w:val="0"/>
              <w:divBdr>
                <w:top w:val="none" w:sz="0" w:space="0" w:color="auto"/>
                <w:left w:val="none" w:sz="0" w:space="0" w:color="auto"/>
                <w:bottom w:val="none" w:sz="0" w:space="0" w:color="auto"/>
                <w:right w:val="none" w:sz="0" w:space="0" w:color="auto"/>
              </w:divBdr>
            </w:div>
            <w:div w:id="1487361547">
              <w:marLeft w:val="0"/>
              <w:marRight w:val="0"/>
              <w:marTop w:val="0"/>
              <w:marBottom w:val="0"/>
              <w:divBdr>
                <w:top w:val="none" w:sz="0" w:space="0" w:color="auto"/>
                <w:left w:val="none" w:sz="0" w:space="0" w:color="auto"/>
                <w:bottom w:val="none" w:sz="0" w:space="0" w:color="auto"/>
                <w:right w:val="none" w:sz="0" w:space="0" w:color="auto"/>
              </w:divBdr>
            </w:div>
            <w:div w:id="226310003">
              <w:marLeft w:val="0"/>
              <w:marRight w:val="0"/>
              <w:marTop w:val="0"/>
              <w:marBottom w:val="0"/>
              <w:divBdr>
                <w:top w:val="none" w:sz="0" w:space="0" w:color="auto"/>
                <w:left w:val="none" w:sz="0" w:space="0" w:color="auto"/>
                <w:bottom w:val="none" w:sz="0" w:space="0" w:color="auto"/>
                <w:right w:val="none" w:sz="0" w:space="0" w:color="auto"/>
              </w:divBdr>
            </w:div>
            <w:div w:id="1089079359">
              <w:marLeft w:val="0"/>
              <w:marRight w:val="0"/>
              <w:marTop w:val="0"/>
              <w:marBottom w:val="0"/>
              <w:divBdr>
                <w:top w:val="none" w:sz="0" w:space="0" w:color="auto"/>
                <w:left w:val="none" w:sz="0" w:space="0" w:color="auto"/>
                <w:bottom w:val="none" w:sz="0" w:space="0" w:color="auto"/>
                <w:right w:val="none" w:sz="0" w:space="0" w:color="auto"/>
              </w:divBdr>
            </w:div>
            <w:div w:id="1561820194">
              <w:marLeft w:val="0"/>
              <w:marRight w:val="0"/>
              <w:marTop w:val="0"/>
              <w:marBottom w:val="0"/>
              <w:divBdr>
                <w:top w:val="none" w:sz="0" w:space="0" w:color="auto"/>
                <w:left w:val="none" w:sz="0" w:space="0" w:color="auto"/>
                <w:bottom w:val="none" w:sz="0" w:space="0" w:color="auto"/>
                <w:right w:val="none" w:sz="0" w:space="0" w:color="auto"/>
              </w:divBdr>
            </w:div>
            <w:div w:id="1393232937">
              <w:marLeft w:val="0"/>
              <w:marRight w:val="0"/>
              <w:marTop w:val="0"/>
              <w:marBottom w:val="0"/>
              <w:divBdr>
                <w:top w:val="none" w:sz="0" w:space="0" w:color="auto"/>
                <w:left w:val="none" w:sz="0" w:space="0" w:color="auto"/>
                <w:bottom w:val="none" w:sz="0" w:space="0" w:color="auto"/>
                <w:right w:val="none" w:sz="0" w:space="0" w:color="auto"/>
              </w:divBdr>
            </w:div>
            <w:div w:id="265430590">
              <w:marLeft w:val="0"/>
              <w:marRight w:val="0"/>
              <w:marTop w:val="0"/>
              <w:marBottom w:val="0"/>
              <w:divBdr>
                <w:top w:val="none" w:sz="0" w:space="0" w:color="auto"/>
                <w:left w:val="none" w:sz="0" w:space="0" w:color="auto"/>
                <w:bottom w:val="none" w:sz="0" w:space="0" w:color="auto"/>
                <w:right w:val="none" w:sz="0" w:space="0" w:color="auto"/>
              </w:divBdr>
            </w:div>
            <w:div w:id="731392083">
              <w:marLeft w:val="0"/>
              <w:marRight w:val="0"/>
              <w:marTop w:val="0"/>
              <w:marBottom w:val="0"/>
              <w:divBdr>
                <w:top w:val="none" w:sz="0" w:space="0" w:color="auto"/>
                <w:left w:val="none" w:sz="0" w:space="0" w:color="auto"/>
                <w:bottom w:val="none" w:sz="0" w:space="0" w:color="auto"/>
                <w:right w:val="none" w:sz="0" w:space="0" w:color="auto"/>
              </w:divBdr>
            </w:div>
            <w:div w:id="283074143">
              <w:marLeft w:val="0"/>
              <w:marRight w:val="0"/>
              <w:marTop w:val="0"/>
              <w:marBottom w:val="0"/>
              <w:divBdr>
                <w:top w:val="none" w:sz="0" w:space="0" w:color="auto"/>
                <w:left w:val="none" w:sz="0" w:space="0" w:color="auto"/>
                <w:bottom w:val="none" w:sz="0" w:space="0" w:color="auto"/>
                <w:right w:val="none" w:sz="0" w:space="0" w:color="auto"/>
              </w:divBdr>
            </w:div>
            <w:div w:id="141390543">
              <w:marLeft w:val="0"/>
              <w:marRight w:val="0"/>
              <w:marTop w:val="0"/>
              <w:marBottom w:val="0"/>
              <w:divBdr>
                <w:top w:val="none" w:sz="0" w:space="0" w:color="auto"/>
                <w:left w:val="none" w:sz="0" w:space="0" w:color="auto"/>
                <w:bottom w:val="none" w:sz="0" w:space="0" w:color="auto"/>
                <w:right w:val="none" w:sz="0" w:space="0" w:color="auto"/>
              </w:divBdr>
            </w:div>
            <w:div w:id="698314516">
              <w:marLeft w:val="0"/>
              <w:marRight w:val="0"/>
              <w:marTop w:val="0"/>
              <w:marBottom w:val="0"/>
              <w:divBdr>
                <w:top w:val="none" w:sz="0" w:space="0" w:color="auto"/>
                <w:left w:val="none" w:sz="0" w:space="0" w:color="auto"/>
                <w:bottom w:val="none" w:sz="0" w:space="0" w:color="auto"/>
                <w:right w:val="none" w:sz="0" w:space="0" w:color="auto"/>
              </w:divBdr>
            </w:div>
            <w:div w:id="186189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9290">
      <w:bodyDiv w:val="1"/>
      <w:marLeft w:val="0"/>
      <w:marRight w:val="0"/>
      <w:marTop w:val="0"/>
      <w:marBottom w:val="0"/>
      <w:divBdr>
        <w:top w:val="none" w:sz="0" w:space="0" w:color="auto"/>
        <w:left w:val="none" w:sz="0" w:space="0" w:color="auto"/>
        <w:bottom w:val="none" w:sz="0" w:space="0" w:color="auto"/>
        <w:right w:val="none" w:sz="0" w:space="0" w:color="auto"/>
      </w:divBdr>
      <w:divsChild>
        <w:div w:id="1744907886">
          <w:marLeft w:val="0"/>
          <w:marRight w:val="0"/>
          <w:marTop w:val="0"/>
          <w:marBottom w:val="0"/>
          <w:divBdr>
            <w:top w:val="none" w:sz="0" w:space="0" w:color="auto"/>
            <w:left w:val="none" w:sz="0" w:space="0" w:color="auto"/>
            <w:bottom w:val="none" w:sz="0" w:space="0" w:color="auto"/>
            <w:right w:val="none" w:sz="0" w:space="0" w:color="auto"/>
          </w:divBdr>
          <w:divsChild>
            <w:div w:id="257756056">
              <w:marLeft w:val="0"/>
              <w:marRight w:val="0"/>
              <w:marTop w:val="0"/>
              <w:marBottom w:val="0"/>
              <w:divBdr>
                <w:top w:val="none" w:sz="0" w:space="0" w:color="auto"/>
                <w:left w:val="none" w:sz="0" w:space="0" w:color="auto"/>
                <w:bottom w:val="none" w:sz="0" w:space="0" w:color="auto"/>
                <w:right w:val="none" w:sz="0" w:space="0" w:color="auto"/>
              </w:divBdr>
            </w:div>
            <w:div w:id="1080104116">
              <w:marLeft w:val="0"/>
              <w:marRight w:val="0"/>
              <w:marTop w:val="0"/>
              <w:marBottom w:val="0"/>
              <w:divBdr>
                <w:top w:val="none" w:sz="0" w:space="0" w:color="auto"/>
                <w:left w:val="none" w:sz="0" w:space="0" w:color="auto"/>
                <w:bottom w:val="none" w:sz="0" w:space="0" w:color="auto"/>
                <w:right w:val="none" w:sz="0" w:space="0" w:color="auto"/>
              </w:divBdr>
            </w:div>
            <w:div w:id="1203982061">
              <w:marLeft w:val="0"/>
              <w:marRight w:val="0"/>
              <w:marTop w:val="0"/>
              <w:marBottom w:val="0"/>
              <w:divBdr>
                <w:top w:val="none" w:sz="0" w:space="0" w:color="auto"/>
                <w:left w:val="none" w:sz="0" w:space="0" w:color="auto"/>
                <w:bottom w:val="none" w:sz="0" w:space="0" w:color="auto"/>
                <w:right w:val="none" w:sz="0" w:space="0" w:color="auto"/>
              </w:divBdr>
            </w:div>
            <w:div w:id="108596557">
              <w:marLeft w:val="0"/>
              <w:marRight w:val="0"/>
              <w:marTop w:val="0"/>
              <w:marBottom w:val="0"/>
              <w:divBdr>
                <w:top w:val="none" w:sz="0" w:space="0" w:color="auto"/>
                <w:left w:val="none" w:sz="0" w:space="0" w:color="auto"/>
                <w:bottom w:val="none" w:sz="0" w:space="0" w:color="auto"/>
                <w:right w:val="none" w:sz="0" w:space="0" w:color="auto"/>
              </w:divBdr>
            </w:div>
            <w:div w:id="1597208864">
              <w:marLeft w:val="0"/>
              <w:marRight w:val="0"/>
              <w:marTop w:val="0"/>
              <w:marBottom w:val="0"/>
              <w:divBdr>
                <w:top w:val="none" w:sz="0" w:space="0" w:color="auto"/>
                <w:left w:val="none" w:sz="0" w:space="0" w:color="auto"/>
                <w:bottom w:val="none" w:sz="0" w:space="0" w:color="auto"/>
                <w:right w:val="none" w:sz="0" w:space="0" w:color="auto"/>
              </w:divBdr>
            </w:div>
            <w:div w:id="1624313470">
              <w:marLeft w:val="0"/>
              <w:marRight w:val="0"/>
              <w:marTop w:val="0"/>
              <w:marBottom w:val="0"/>
              <w:divBdr>
                <w:top w:val="none" w:sz="0" w:space="0" w:color="auto"/>
                <w:left w:val="none" w:sz="0" w:space="0" w:color="auto"/>
                <w:bottom w:val="none" w:sz="0" w:space="0" w:color="auto"/>
                <w:right w:val="none" w:sz="0" w:space="0" w:color="auto"/>
              </w:divBdr>
            </w:div>
            <w:div w:id="2145156066">
              <w:marLeft w:val="0"/>
              <w:marRight w:val="0"/>
              <w:marTop w:val="0"/>
              <w:marBottom w:val="0"/>
              <w:divBdr>
                <w:top w:val="none" w:sz="0" w:space="0" w:color="auto"/>
                <w:left w:val="none" w:sz="0" w:space="0" w:color="auto"/>
                <w:bottom w:val="none" w:sz="0" w:space="0" w:color="auto"/>
                <w:right w:val="none" w:sz="0" w:space="0" w:color="auto"/>
              </w:divBdr>
            </w:div>
            <w:div w:id="1027411860">
              <w:marLeft w:val="0"/>
              <w:marRight w:val="0"/>
              <w:marTop w:val="0"/>
              <w:marBottom w:val="0"/>
              <w:divBdr>
                <w:top w:val="none" w:sz="0" w:space="0" w:color="auto"/>
                <w:left w:val="none" w:sz="0" w:space="0" w:color="auto"/>
                <w:bottom w:val="none" w:sz="0" w:space="0" w:color="auto"/>
                <w:right w:val="none" w:sz="0" w:space="0" w:color="auto"/>
              </w:divBdr>
            </w:div>
            <w:div w:id="951590823">
              <w:marLeft w:val="0"/>
              <w:marRight w:val="0"/>
              <w:marTop w:val="0"/>
              <w:marBottom w:val="0"/>
              <w:divBdr>
                <w:top w:val="none" w:sz="0" w:space="0" w:color="auto"/>
                <w:left w:val="none" w:sz="0" w:space="0" w:color="auto"/>
                <w:bottom w:val="none" w:sz="0" w:space="0" w:color="auto"/>
                <w:right w:val="none" w:sz="0" w:space="0" w:color="auto"/>
              </w:divBdr>
            </w:div>
            <w:div w:id="1234969107">
              <w:marLeft w:val="0"/>
              <w:marRight w:val="0"/>
              <w:marTop w:val="0"/>
              <w:marBottom w:val="0"/>
              <w:divBdr>
                <w:top w:val="none" w:sz="0" w:space="0" w:color="auto"/>
                <w:left w:val="none" w:sz="0" w:space="0" w:color="auto"/>
                <w:bottom w:val="none" w:sz="0" w:space="0" w:color="auto"/>
                <w:right w:val="none" w:sz="0" w:space="0" w:color="auto"/>
              </w:divBdr>
            </w:div>
            <w:div w:id="918369859">
              <w:marLeft w:val="0"/>
              <w:marRight w:val="0"/>
              <w:marTop w:val="0"/>
              <w:marBottom w:val="0"/>
              <w:divBdr>
                <w:top w:val="none" w:sz="0" w:space="0" w:color="auto"/>
                <w:left w:val="none" w:sz="0" w:space="0" w:color="auto"/>
                <w:bottom w:val="none" w:sz="0" w:space="0" w:color="auto"/>
                <w:right w:val="none" w:sz="0" w:space="0" w:color="auto"/>
              </w:divBdr>
            </w:div>
            <w:div w:id="1075012534">
              <w:marLeft w:val="0"/>
              <w:marRight w:val="0"/>
              <w:marTop w:val="0"/>
              <w:marBottom w:val="0"/>
              <w:divBdr>
                <w:top w:val="none" w:sz="0" w:space="0" w:color="auto"/>
                <w:left w:val="none" w:sz="0" w:space="0" w:color="auto"/>
                <w:bottom w:val="none" w:sz="0" w:space="0" w:color="auto"/>
                <w:right w:val="none" w:sz="0" w:space="0" w:color="auto"/>
              </w:divBdr>
            </w:div>
            <w:div w:id="1613786873">
              <w:marLeft w:val="0"/>
              <w:marRight w:val="0"/>
              <w:marTop w:val="0"/>
              <w:marBottom w:val="0"/>
              <w:divBdr>
                <w:top w:val="none" w:sz="0" w:space="0" w:color="auto"/>
                <w:left w:val="none" w:sz="0" w:space="0" w:color="auto"/>
                <w:bottom w:val="none" w:sz="0" w:space="0" w:color="auto"/>
                <w:right w:val="none" w:sz="0" w:space="0" w:color="auto"/>
              </w:divBdr>
            </w:div>
            <w:div w:id="1814978537">
              <w:marLeft w:val="0"/>
              <w:marRight w:val="0"/>
              <w:marTop w:val="0"/>
              <w:marBottom w:val="0"/>
              <w:divBdr>
                <w:top w:val="none" w:sz="0" w:space="0" w:color="auto"/>
                <w:left w:val="none" w:sz="0" w:space="0" w:color="auto"/>
                <w:bottom w:val="none" w:sz="0" w:space="0" w:color="auto"/>
                <w:right w:val="none" w:sz="0" w:space="0" w:color="auto"/>
              </w:divBdr>
            </w:div>
            <w:div w:id="430511671">
              <w:marLeft w:val="0"/>
              <w:marRight w:val="0"/>
              <w:marTop w:val="0"/>
              <w:marBottom w:val="0"/>
              <w:divBdr>
                <w:top w:val="none" w:sz="0" w:space="0" w:color="auto"/>
                <w:left w:val="none" w:sz="0" w:space="0" w:color="auto"/>
                <w:bottom w:val="none" w:sz="0" w:space="0" w:color="auto"/>
                <w:right w:val="none" w:sz="0" w:space="0" w:color="auto"/>
              </w:divBdr>
            </w:div>
            <w:div w:id="990863382">
              <w:marLeft w:val="0"/>
              <w:marRight w:val="0"/>
              <w:marTop w:val="0"/>
              <w:marBottom w:val="0"/>
              <w:divBdr>
                <w:top w:val="none" w:sz="0" w:space="0" w:color="auto"/>
                <w:left w:val="none" w:sz="0" w:space="0" w:color="auto"/>
                <w:bottom w:val="none" w:sz="0" w:space="0" w:color="auto"/>
                <w:right w:val="none" w:sz="0" w:space="0" w:color="auto"/>
              </w:divBdr>
            </w:div>
            <w:div w:id="164176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customXml/itemProps2.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3.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D10EAF-2C13-4F31-8648-6FBA5A46AB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28</Pages>
  <Words>9208</Words>
  <Characters>50645</Characters>
  <Application>Microsoft Office Word</Application>
  <DocSecurity>0</DocSecurity>
  <Lines>422</Lines>
  <Paragraphs>119</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5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dc:description/>
  <cp:lastModifiedBy>Jolidon Enzo</cp:lastModifiedBy>
  <cp:revision>30</cp:revision>
  <cp:lastPrinted>2024-08-18T15:57:00Z</cp:lastPrinted>
  <dcterms:created xsi:type="dcterms:W3CDTF">2024-06-28T09:17:00Z</dcterms:created>
  <dcterms:modified xsi:type="dcterms:W3CDTF">2024-08-23T17: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gt;&lt;session id="NceRyrbX"/&gt;&lt;style id="http://www.zotero.org/styles/haute-ecole-de-gestion-de-geneve-iso-690" locale="fr-FR" hasBibliography="1" bibliographyStyleHasBeenSet="1"/&gt;&lt;prefs&gt;&lt;pref name="fieldType" value</vt:lpwstr>
  </property>
  <property fmtid="{D5CDD505-2E9C-101B-9397-08002B2CF9AE}" pid="4" name="ZOTERO_PREF_2">
    <vt:lpwstr>="Field"/&gt;&lt;/prefs&gt;&lt;/data&gt;</vt:lpwstr>
  </property>
</Properties>
</file>